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5154312"/>
      <w:r w:rsidRPr="00E74719">
        <w:lastRenderedPageBreak/>
        <w:t>ABSTRACT</w:t>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0"/>
          <w:footerReference w:type="default" r:id="rId11"/>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1" w:name="_Toc25154313"/>
      <w:r w:rsidRPr="003C14EE">
        <w:lastRenderedPageBreak/>
        <w:t>ACKNOWLEDGEMENTS</w:t>
      </w:r>
      <w:bookmarkEnd w:id="1"/>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2" w:name="_Toc25154314"/>
      <w:r>
        <w:lastRenderedPageBreak/>
        <w:t>DEDICATION</w:t>
      </w:r>
      <w:bookmarkEnd w:id="2"/>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3" w:name="_Toc25154315"/>
      <w:r w:rsidR="00655D6A">
        <w:lastRenderedPageBreak/>
        <w:t>PREFACE</w:t>
      </w:r>
      <w:bookmarkEnd w:id="3"/>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4" w:name="_Toc25154316"/>
      <w:r w:rsidRPr="007D1B38">
        <w:lastRenderedPageBreak/>
        <w:t>TABLE OF CONTENTS</w:t>
      </w:r>
      <w:bookmarkEnd w:id="4"/>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951B41">
          <w:rPr>
            <w:noProof/>
            <w:webHidden/>
          </w:rPr>
          <w:t>ii</w:t>
        </w:r>
        <w:r w:rsidR="0041645F">
          <w:rPr>
            <w:noProof/>
            <w:webHidden/>
          </w:rPr>
          <w:fldChar w:fldCharType="end"/>
        </w:r>
      </w:hyperlink>
    </w:p>
    <w:p w14:paraId="7699E813" w14:textId="77777777" w:rsidR="0041645F" w:rsidRDefault="00115801">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951B41">
          <w:rPr>
            <w:noProof/>
            <w:webHidden/>
          </w:rPr>
          <w:t>iii</w:t>
        </w:r>
        <w:r w:rsidR="0041645F">
          <w:rPr>
            <w:noProof/>
            <w:webHidden/>
          </w:rPr>
          <w:fldChar w:fldCharType="end"/>
        </w:r>
      </w:hyperlink>
    </w:p>
    <w:p w14:paraId="096917AB" w14:textId="77777777" w:rsidR="0041645F" w:rsidRDefault="00115801">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951B41">
          <w:rPr>
            <w:noProof/>
            <w:webHidden/>
          </w:rPr>
          <w:t>iv</w:t>
        </w:r>
        <w:r w:rsidR="0041645F">
          <w:rPr>
            <w:noProof/>
            <w:webHidden/>
          </w:rPr>
          <w:fldChar w:fldCharType="end"/>
        </w:r>
      </w:hyperlink>
    </w:p>
    <w:p w14:paraId="1FBDAADA" w14:textId="77777777" w:rsidR="0041645F" w:rsidRDefault="00115801">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951B41">
          <w:rPr>
            <w:noProof/>
            <w:webHidden/>
          </w:rPr>
          <w:t>v</w:t>
        </w:r>
        <w:r w:rsidR="0041645F">
          <w:rPr>
            <w:noProof/>
            <w:webHidden/>
          </w:rPr>
          <w:fldChar w:fldCharType="end"/>
        </w:r>
      </w:hyperlink>
    </w:p>
    <w:p w14:paraId="4A503BB8" w14:textId="77777777" w:rsidR="0041645F" w:rsidRDefault="00115801">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951B41">
          <w:rPr>
            <w:noProof/>
            <w:webHidden/>
          </w:rPr>
          <w:t>vi</w:t>
        </w:r>
        <w:r w:rsidR="0041645F">
          <w:rPr>
            <w:noProof/>
            <w:webHidden/>
          </w:rPr>
          <w:fldChar w:fldCharType="end"/>
        </w:r>
      </w:hyperlink>
    </w:p>
    <w:p w14:paraId="030FE979" w14:textId="77777777" w:rsidR="0041645F" w:rsidRDefault="00115801">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951B41">
          <w:rPr>
            <w:noProof/>
            <w:webHidden/>
          </w:rPr>
          <w:t>vii</w:t>
        </w:r>
        <w:r w:rsidR="0041645F">
          <w:rPr>
            <w:noProof/>
            <w:webHidden/>
          </w:rPr>
          <w:fldChar w:fldCharType="end"/>
        </w:r>
      </w:hyperlink>
    </w:p>
    <w:p w14:paraId="147C8274" w14:textId="77777777" w:rsidR="0041645F" w:rsidRDefault="00115801">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951B41">
          <w:rPr>
            <w:noProof/>
            <w:webHidden/>
          </w:rPr>
          <w:t>viii</w:t>
        </w:r>
        <w:r w:rsidR="0041645F">
          <w:rPr>
            <w:noProof/>
            <w:webHidden/>
          </w:rPr>
          <w:fldChar w:fldCharType="end"/>
        </w:r>
      </w:hyperlink>
    </w:p>
    <w:p w14:paraId="07A5582A" w14:textId="77777777" w:rsidR="0041645F" w:rsidRDefault="00115801">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951B41">
          <w:rPr>
            <w:noProof/>
            <w:webHidden/>
          </w:rPr>
          <w:t>ix</w:t>
        </w:r>
        <w:r w:rsidR="0041645F">
          <w:rPr>
            <w:noProof/>
            <w:webHidden/>
          </w:rPr>
          <w:fldChar w:fldCharType="end"/>
        </w:r>
      </w:hyperlink>
    </w:p>
    <w:p w14:paraId="6D33FA54" w14:textId="77777777" w:rsidR="0041645F" w:rsidRDefault="00115801">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951B41">
          <w:rPr>
            <w:noProof/>
            <w:webHidden/>
          </w:rPr>
          <w:t>1</w:t>
        </w:r>
        <w:r w:rsidR="0041645F">
          <w:rPr>
            <w:noProof/>
            <w:webHidden/>
          </w:rPr>
          <w:fldChar w:fldCharType="end"/>
        </w:r>
      </w:hyperlink>
    </w:p>
    <w:p w14:paraId="7E1755C2" w14:textId="77777777" w:rsidR="0041645F" w:rsidRDefault="00115801">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951B41">
          <w:rPr>
            <w:noProof/>
            <w:webHidden/>
          </w:rPr>
          <w:t>2</w:t>
        </w:r>
        <w:r w:rsidR="0041645F">
          <w:rPr>
            <w:noProof/>
            <w:webHidden/>
          </w:rPr>
          <w:fldChar w:fldCharType="end"/>
        </w:r>
      </w:hyperlink>
    </w:p>
    <w:p w14:paraId="6041ED3C" w14:textId="77777777" w:rsidR="0041645F" w:rsidRDefault="00115801">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951B41">
          <w:rPr>
            <w:noProof/>
            <w:webHidden/>
          </w:rPr>
          <w:t>3</w:t>
        </w:r>
        <w:r w:rsidR="0041645F">
          <w:rPr>
            <w:noProof/>
            <w:webHidden/>
          </w:rPr>
          <w:fldChar w:fldCharType="end"/>
        </w:r>
      </w:hyperlink>
    </w:p>
    <w:p w14:paraId="5C36F714" w14:textId="77777777" w:rsidR="0041645F" w:rsidRDefault="00115801">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951B41">
          <w:rPr>
            <w:noProof/>
            <w:webHidden/>
          </w:rPr>
          <w:t>8</w:t>
        </w:r>
        <w:r w:rsidR="0041645F">
          <w:rPr>
            <w:noProof/>
            <w:webHidden/>
          </w:rPr>
          <w:fldChar w:fldCharType="end"/>
        </w:r>
      </w:hyperlink>
    </w:p>
    <w:p w14:paraId="43B1A3C4" w14:textId="77777777" w:rsidR="0041645F" w:rsidRDefault="00115801">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951B41">
          <w:rPr>
            <w:noProof/>
            <w:webHidden/>
          </w:rPr>
          <w:t>14</w:t>
        </w:r>
        <w:r w:rsidR="0041645F">
          <w:rPr>
            <w:noProof/>
            <w:webHidden/>
          </w:rPr>
          <w:fldChar w:fldCharType="end"/>
        </w:r>
      </w:hyperlink>
    </w:p>
    <w:p w14:paraId="10E46674" w14:textId="77777777" w:rsidR="0041645F" w:rsidRDefault="00115801">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951B41">
          <w:rPr>
            <w:noProof/>
            <w:webHidden/>
          </w:rPr>
          <w:t>19</w:t>
        </w:r>
        <w:r w:rsidR="0041645F">
          <w:rPr>
            <w:noProof/>
            <w:webHidden/>
          </w:rPr>
          <w:fldChar w:fldCharType="end"/>
        </w:r>
      </w:hyperlink>
    </w:p>
    <w:p w14:paraId="253B3839" w14:textId="77777777" w:rsidR="0041645F" w:rsidRDefault="00115801">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951B41">
          <w:rPr>
            <w:noProof/>
            <w:webHidden/>
          </w:rPr>
          <w:t>23</w:t>
        </w:r>
        <w:r w:rsidR="0041645F">
          <w:rPr>
            <w:noProof/>
            <w:webHidden/>
          </w:rPr>
          <w:fldChar w:fldCharType="end"/>
        </w:r>
      </w:hyperlink>
    </w:p>
    <w:p w14:paraId="6BE8B281" w14:textId="77777777" w:rsidR="0041645F" w:rsidRDefault="00115801">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951B41">
          <w:rPr>
            <w:noProof/>
            <w:webHidden/>
          </w:rPr>
          <w:t>24</w:t>
        </w:r>
        <w:r w:rsidR="0041645F">
          <w:rPr>
            <w:noProof/>
            <w:webHidden/>
          </w:rPr>
          <w:fldChar w:fldCharType="end"/>
        </w:r>
      </w:hyperlink>
    </w:p>
    <w:p w14:paraId="5914E9DC" w14:textId="77777777" w:rsidR="0041645F" w:rsidRDefault="00115801">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951B41">
          <w:rPr>
            <w:noProof/>
            <w:webHidden/>
          </w:rPr>
          <w:t>33</w:t>
        </w:r>
        <w:r w:rsidR="0041645F">
          <w:rPr>
            <w:noProof/>
            <w:webHidden/>
          </w:rPr>
          <w:fldChar w:fldCharType="end"/>
        </w:r>
      </w:hyperlink>
    </w:p>
    <w:p w14:paraId="125C8573" w14:textId="77777777" w:rsidR="0041645F" w:rsidRDefault="00115801">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951B41">
          <w:rPr>
            <w:noProof/>
            <w:webHidden/>
          </w:rPr>
          <w:t>37</w:t>
        </w:r>
        <w:r w:rsidR="0041645F">
          <w:rPr>
            <w:noProof/>
            <w:webHidden/>
          </w:rPr>
          <w:fldChar w:fldCharType="end"/>
        </w:r>
      </w:hyperlink>
    </w:p>
    <w:p w14:paraId="02784F2B" w14:textId="77777777" w:rsidR="0041645F" w:rsidRDefault="00115801">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951B41">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5" w:name="_Toc25154317"/>
      <w:r w:rsidR="007D1B38">
        <w:lastRenderedPageBreak/>
        <w:t>LIST OF TABLES</w:t>
      </w:r>
      <w:bookmarkEnd w:id="5"/>
    </w:p>
    <w:p w14:paraId="679F279C" w14:textId="255FD996"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r>
        <w:t>Table 4. AICc table of models with combined richness as the response variable (target) and the candidate surrogates</w:t>
      </w:r>
      <w:r w:rsidRPr="00D93B1C">
        <w:t xml:space="preserve"> </w:t>
      </w:r>
      <w:r>
        <w:t>as predictors</w:t>
      </w:r>
      <w:r>
        <w:ptab w:relativeTo="margin" w:alignment="right" w:leader="dot"/>
      </w:r>
      <w:r>
        <w:t>3</w:t>
      </w:r>
      <w:r w:rsidR="00951B41">
        <w:t>4</w:t>
      </w:r>
    </w:p>
    <w:p w14:paraId="13520D01" w14:textId="17EF080F" w:rsidR="0099543B" w:rsidRDefault="0099543B" w:rsidP="007D1B38">
      <w:pPr>
        <w:spacing w:after="200" w:line="276" w:lineRule="auto"/>
        <w:ind w:firstLine="0"/>
      </w:pPr>
      <w:r>
        <w:t>Table 5. AICc table of models with coral richness as the response variable (target) and percent coral cover as the candidate surrogate</w:t>
      </w:r>
      <w:r>
        <w:ptab w:relativeTo="margin" w:alignment="right" w:leader="dot"/>
      </w:r>
      <w:r>
        <w:t>3</w:t>
      </w:r>
      <w:r w:rsidR="00951B41">
        <w:t>4</w:t>
      </w:r>
    </w:p>
    <w:p w14:paraId="47212D78" w14:textId="3EED1EE4" w:rsidR="0099543B" w:rsidRDefault="0099543B" w:rsidP="007D1B38">
      <w:pPr>
        <w:spacing w:after="200" w:line="276" w:lineRule="auto"/>
        <w:ind w:firstLine="0"/>
      </w:pPr>
      <w:r>
        <w:t>Table 6. AICc table of models with sponge richness as the response variable (target) and percent coral cover as the candidate surrogate</w:t>
      </w:r>
      <w:r>
        <w:ptab w:relativeTo="margin" w:alignment="right" w:leader="dot"/>
      </w:r>
      <w:r>
        <w:t>3</w:t>
      </w:r>
      <w:r w:rsidR="00951B41">
        <w:t>5</w:t>
      </w:r>
    </w:p>
    <w:p w14:paraId="5EDA1CD3" w14:textId="57F5450C" w:rsidR="0099543B" w:rsidRDefault="0099543B" w:rsidP="007D1B38">
      <w:pPr>
        <w:spacing w:after="200" w:line="276" w:lineRule="auto"/>
        <w:ind w:firstLine="0"/>
      </w:pPr>
      <w:r>
        <w:t xml:space="preserve">Table 7. AICc table of models with fish richness as the response variable (target) and rugosity </w:t>
      </w:r>
      <w:r w:rsidR="00115801">
        <w:t>(</w:t>
      </w:r>
      <w:r w:rsidR="007D0B2A">
        <w:t xml:space="preserve">in </w:t>
      </w:r>
      <w:r w:rsidR="00115801">
        <w:t xml:space="preserve">cm) </w:t>
      </w:r>
      <w:r>
        <w:t>as the candidate surrogate</w:t>
      </w:r>
      <w:r>
        <w:ptab w:relativeTo="margin" w:alignment="right" w:leader="dot"/>
      </w:r>
      <w:r>
        <w:t>3</w:t>
      </w:r>
      <w:r w:rsidR="00951B41">
        <w:t>5</w:t>
      </w:r>
    </w:p>
    <w:p w14:paraId="7090A863" w14:textId="6744380C" w:rsidR="0099543B" w:rsidRDefault="0099543B" w:rsidP="007D1B38">
      <w:pPr>
        <w:spacing w:after="200" w:line="276" w:lineRule="auto"/>
        <w:ind w:firstLine="0"/>
      </w:pPr>
      <w:r>
        <w:t xml:space="preserve">Table 8. AICc table of models with combined richness as the response variable (target) and rugosity </w:t>
      </w:r>
      <w:r w:rsidR="00115801">
        <w:t>(</w:t>
      </w:r>
      <w:r w:rsidR="007D0B2A">
        <w:t xml:space="preserve">in </w:t>
      </w:r>
      <w:r w:rsidR="00115801">
        <w:t xml:space="preserve">cm) </w:t>
      </w:r>
      <w:r>
        <w:t>as the 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6" w:name="_Toc25154318"/>
      <w:r>
        <w:lastRenderedPageBreak/>
        <w:t>LIST OF FIGURES</w:t>
      </w:r>
      <w:bookmarkEnd w:id="6"/>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7" w:name="_Toc25154319"/>
      <w:r w:rsidR="007F25E6">
        <w:lastRenderedPageBreak/>
        <w:t>LIST OF APPENDICES</w:t>
      </w:r>
      <w:bookmarkEnd w:id="7"/>
    </w:p>
    <w:p w14:paraId="5F7E3334" w14:textId="3DDAC5D2" w:rsidR="007F25E6" w:rsidRDefault="007F25E6" w:rsidP="007F25E6">
      <w:pPr>
        <w:spacing w:after="200" w:line="276" w:lineRule="auto"/>
        <w:ind w:firstLine="0"/>
      </w:pPr>
      <w:r w:rsidRPr="0018320D">
        <w:t>Table A.1</w:t>
      </w:r>
      <w:r>
        <w:t>. Fish species included in</w:t>
      </w:r>
      <w:bookmarkStart w:id="8" w:name="_GoBack"/>
      <w:bookmarkEnd w:id="8"/>
      <w:r>
        <w:t xml:space="preserve">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 xml:space="preserve">Traditional </w:t>
      </w:r>
      <w:r w:rsidR="00662C05">
        <w:t>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w:t>
      </w:r>
      <w:r w:rsidR="00662C05">
        <w:t>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2"/>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9" w:name="_Toc25154320"/>
      <w:r w:rsidRPr="003474A6">
        <w:lastRenderedPageBreak/>
        <w:t>CHAPTER 1</w:t>
      </w:r>
      <w:bookmarkEnd w:id="9"/>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0" w:name="_Toc25154321"/>
      <w:r w:rsidRPr="00B42A1E">
        <w:lastRenderedPageBreak/>
        <w:t>Abstract</w:t>
      </w:r>
      <w:bookmarkEnd w:id="10"/>
    </w:p>
    <w:p w14:paraId="1D980721" w14:textId="5B64EA1D" w:rsidR="00FE2FA4" w:rsidRDefault="00C32A8C" w:rsidP="00C32A8C">
      <w:r>
        <w:rPr>
          <w:rStyle w:val="CommentReference"/>
        </w:rPr>
        <w:annotationRef/>
      </w:r>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1" w:name="_Toc25154322"/>
      <w:r>
        <w:lastRenderedPageBreak/>
        <w:t>Introduction</w:t>
      </w:r>
      <w:bookmarkEnd w:id="11"/>
      <w:r>
        <w:t xml:space="preserve"> </w:t>
      </w:r>
    </w:p>
    <w:p w14:paraId="44C1DF3E" w14:textId="6492CF78" w:rsidR="00A679EA" w:rsidRDefault="00A679EA" w:rsidP="00CC386C">
      <w:bookmarkStart w:id="12" w:name="_gjdgxs" w:colFirst="0" w:colLast="0"/>
      <w:bookmarkEnd w:id="12"/>
      <w:commentRangeStart w:id="13"/>
      <w:r>
        <w:t>Biodiversity</w:t>
      </w:r>
      <w:commentRangeEnd w:id="13"/>
      <w:r>
        <w:rPr>
          <w:rStyle w:val="CommentReference"/>
        </w:rPr>
        <w:commentReference w:id="13"/>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4"/>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4"/>
      <w:r w:rsidR="00CD5F38">
        <w:rPr>
          <w:rStyle w:val="CommentReference"/>
        </w:rPr>
        <w:commentReference w:id="14"/>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15"/>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5"/>
      <w:r w:rsidR="00CD5F38">
        <w:rPr>
          <w:rStyle w:val="CommentReference"/>
        </w:rPr>
        <w:commentReference w:id="15"/>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16"/>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16"/>
      <w:r w:rsidR="00CD5F38">
        <w:rPr>
          <w:rStyle w:val="CommentReference"/>
        </w:rPr>
        <w:commentReference w:id="16"/>
      </w:r>
      <w:r>
        <w:t>.</w:t>
      </w:r>
    </w:p>
    <w:p w14:paraId="5C9E366C" w14:textId="0B2255DB" w:rsidR="00A679EA" w:rsidRDefault="00A679EA" w:rsidP="00CC386C">
      <w:bookmarkStart w:id="17" w:name="_q2hepsd6fli" w:colFirst="0" w:colLast="0"/>
      <w:bookmarkEnd w:id="17"/>
      <w:commentRangeStart w:id="18"/>
      <w:r>
        <w:t>Coral</w:t>
      </w:r>
      <w:commentRangeEnd w:id="18"/>
      <w:r>
        <w:rPr>
          <w:rStyle w:val="CommentReference"/>
        </w:rPr>
        <w:commentReference w:id="18"/>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 xml:space="preserve">coastal development </w:t>
      </w:r>
      <w:r>
        <w:t xml:space="preserve">and overfishing </w:t>
      </w:r>
      <w:commentRangeStart w:id="19"/>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19"/>
      <w:r w:rsidR="00CD5F38">
        <w:rPr>
          <w:rStyle w:val="CommentReference"/>
        </w:rPr>
        <w:commentReference w:id="19"/>
      </w:r>
      <w:r>
        <w:t xml:space="preserve">. 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20"/>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0"/>
      <w:r w:rsidR="00460D4B">
        <w:rPr>
          <w:rStyle w:val="CommentReference"/>
        </w:rPr>
        <w:commentReference w:id="20"/>
      </w:r>
      <w:r>
        <w:t xml:space="preserve">. They are also economically valuable because they attract tourists and fish serve as a valuable food source </w:t>
      </w:r>
      <w:commentRangeStart w:id="21"/>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1"/>
      <w:r w:rsidR="00460D4B">
        <w:rPr>
          <w:rStyle w:val="CommentReference"/>
        </w:rPr>
        <w:commentReference w:id="21"/>
      </w:r>
      <w:r>
        <w:t>. Concerns regarding the declines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2"/>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2"/>
      <w:r w:rsidR="00697406">
        <w:rPr>
          <w:rStyle w:val="CommentReference"/>
        </w:rPr>
        <w:commentReference w:id="22"/>
      </w:r>
      <w:r>
        <w:t>.</w:t>
      </w:r>
    </w:p>
    <w:p w14:paraId="71F36EF8" w14:textId="27D6E62B" w:rsidR="004D5430" w:rsidRDefault="004D5430" w:rsidP="00CC386C">
      <w:commentRangeStart w:id="23"/>
      <w:r>
        <w:t>In</w:t>
      </w:r>
      <w:commentRangeEnd w:id="23"/>
      <w:r>
        <w:rPr>
          <w:rStyle w:val="CommentReference"/>
        </w:rPr>
        <w:commentReference w:id="23"/>
      </w:r>
      <w:r>
        <w:t xml:space="preserve">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24"/>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4"/>
      <w:r>
        <w:rPr>
          <w:rStyle w:val="CommentReference"/>
        </w:rPr>
        <w:commentReference w:id="24"/>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25"/>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5"/>
      <w:r>
        <w:t>.</w:t>
      </w:r>
      <w:r>
        <w:rPr>
          <w:rStyle w:val="CommentReference"/>
        </w:rPr>
        <w:commentReference w:id="25"/>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26"/>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26"/>
      <w:r>
        <w:rPr>
          <w:rStyle w:val="CommentReference"/>
        </w:rPr>
        <w:commentReference w:id="26"/>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t>affects the relationship</w:t>
      </w:r>
      <w:r>
        <w:t xml:space="preserve"> between the surrogate and target </w:t>
      </w:r>
      <w:commentRangeStart w:id="27"/>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27"/>
      <w:r>
        <w:rPr>
          <w:rStyle w:val="CommentReference"/>
        </w:rPr>
        <w:commentReference w:id="27"/>
      </w:r>
      <w:r>
        <w:t xml:space="preserve">. However, few studies have explicitly </w:t>
      </w:r>
      <w:r>
        <w:lastRenderedPageBreak/>
        <w:t>investigated surrogate effectiveness across temporal scales, and those that have are typically quite short</w:t>
      </w:r>
      <w:r w:rsidR="00EF0E81">
        <w:t xml:space="preserve"> </w:t>
      </w:r>
      <w:commentRangeStart w:id="28"/>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28"/>
      <w:r>
        <w:rPr>
          <w:rStyle w:val="CommentReference"/>
        </w:rPr>
        <w:commentReference w:id="28"/>
      </w:r>
      <w:r>
        <w:t xml:space="preserve">. </w:t>
      </w:r>
      <w:r w:rsidR="009D158F">
        <w:t>Although not well-studied</w:t>
      </w:r>
      <w:r>
        <w:t xml:space="preserve">, </w:t>
      </w:r>
      <w:r w:rsidR="009D158F">
        <w:t xml:space="preserve">several </w:t>
      </w:r>
      <w:r>
        <w:t xml:space="preserve">authors </w:t>
      </w:r>
      <w:r w:rsidR="009D158F">
        <w:t>have argued</w:t>
      </w:r>
      <w:r>
        <w:t xml:space="preserve"> that an effective surrogate must maintain a stable relationship with the target over time, in other words any environmental changes that influence the target must have a qualitatively similar influence on the surrogate </w:t>
      </w:r>
      <w:commentRangeStart w:id="29"/>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29"/>
      <w:r>
        <w:rPr>
          <w:rStyle w:val="CommentReference"/>
        </w:rPr>
        <w:commentReference w:id="29"/>
      </w:r>
      <w:r>
        <w:t>. The need for more studies that investigate the effectiveness of surrogates over time is evident.</w:t>
      </w:r>
    </w:p>
    <w:p w14:paraId="139CF7E8" w14:textId="09A0AFA4" w:rsidR="00495A89" w:rsidRDefault="004D5430" w:rsidP="004D5430">
      <w:commentRangeStart w:id="30"/>
      <w:r>
        <w:t>Surrogates</w:t>
      </w:r>
      <w:commentRangeEnd w:id="30"/>
      <w:r w:rsidR="00FB2624">
        <w:rPr>
          <w:rStyle w:val="CommentReference"/>
        </w:rPr>
        <w:commentReference w:id="30"/>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1"/>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1"/>
      <w:r w:rsidR="008D6764">
        <w:rPr>
          <w:rStyle w:val="CommentReference"/>
        </w:rPr>
        <w:commentReference w:id="31"/>
      </w:r>
      <w:r w:rsidR="00A679EA">
        <w:t xml:space="preserve">. Monitoring species richness requires substantial taxonomic expertise </w:t>
      </w:r>
      <w:commentRangeStart w:id="32"/>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2"/>
      <w:r w:rsidR="008D6764">
        <w:rPr>
          <w:rStyle w:val="CommentReference"/>
        </w:rPr>
        <w:commentReference w:id="32"/>
      </w:r>
      <w:r w:rsidR="00A679EA">
        <w:t xml:space="preserve">. 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3"/>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3"/>
      <w:r w:rsidR="009933F1">
        <w:rPr>
          <w:rStyle w:val="CommentReference"/>
        </w:rPr>
        <w:commentReference w:id="33"/>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34"/>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34"/>
      <w:r w:rsidR="00495A89">
        <w:rPr>
          <w:rStyle w:val="CommentReference"/>
        </w:rPr>
        <w:commentReference w:id="34"/>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35"/>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35"/>
      <w:r w:rsidR="00925C48">
        <w:rPr>
          <w:rStyle w:val="CommentReference"/>
        </w:rPr>
        <w:commentReference w:id="35"/>
      </w:r>
      <w:r w:rsidR="00495A89">
        <w:t>.</w:t>
      </w:r>
    </w:p>
    <w:p w14:paraId="4DADD199" w14:textId="3D01F8A3" w:rsidR="001F3420" w:rsidRDefault="00495A89" w:rsidP="003B5B34">
      <w:commentRangeStart w:id="36"/>
      <w:r>
        <w:t>Corals</w:t>
      </w:r>
      <w:commentRangeEnd w:id="36"/>
      <w:r w:rsidR="003B5B34">
        <w:rPr>
          <w:rStyle w:val="CommentReference"/>
        </w:rPr>
        <w:commentReference w:id="36"/>
      </w:r>
      <w:r>
        <w:t xml:space="preserve"> and fish are such conspicuous, well-studied taxonomic groups that the richnesses of these groups are often extrapolated to represent the richness of all taxonomic groups on coral reefs</w:t>
      </w:r>
      <w:r w:rsidR="00B95EAD">
        <w:t xml:space="preserve"> </w:t>
      </w:r>
      <w:commentRangeStart w:id="37"/>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37"/>
      <w:r w:rsidR="00B95EAD">
        <w:rPr>
          <w:rStyle w:val="CommentReference"/>
        </w:rPr>
        <w:commentReference w:id="37"/>
      </w:r>
      <w:r>
        <w:t xml:space="preserve">. </w:t>
      </w:r>
      <w:r w:rsidR="00E6241A">
        <w:t xml:space="preserve">The reliability of this extrapolation is not well-studied, and we used sponges as an additional target group in order to assess whether surrogates for fish and coral species richness can also be used to predict sponge richness. </w:t>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38"/>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38"/>
      <w:r w:rsidR="009933F1">
        <w:rPr>
          <w:rStyle w:val="CommentReference"/>
        </w:rPr>
        <w:commentReference w:id="38"/>
      </w:r>
      <w:r w:rsidR="001F3420">
        <w:t xml:space="preserve">, </w:t>
      </w:r>
      <w:r w:rsidR="00A679EA">
        <w:t xml:space="preserve">yet </w:t>
      </w:r>
      <w:r w:rsidR="00BA73F0">
        <w:t xml:space="preserve">few studies have investigated sponge dynamics </w:t>
      </w:r>
      <w:commentRangeStart w:id="39"/>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39"/>
      <w:r w:rsidR="009933F1">
        <w:rPr>
          <w:rStyle w:val="CommentReference"/>
        </w:rPr>
        <w:commentReference w:id="39"/>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33D9D6AE" w:rsidR="00BF406D" w:rsidRDefault="001F3420" w:rsidP="003B5B34">
      <w:r>
        <w:t>Our main aim was</w:t>
      </w:r>
      <w:r w:rsidR="003573F9">
        <w:t xml:space="preserve"> to gain a better understanding of how surrogate-target </w:t>
      </w:r>
      <w:r w:rsidR="0081750B">
        <w:t>relationship</w:t>
      </w:r>
      <w:r>
        <w:t>s</w:t>
      </w:r>
      <w:r w:rsidR="0081750B">
        <w:t xml:space="preserve"> var</w:t>
      </w:r>
      <w:r>
        <w:t>y</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40" w:name="_Toc25154323"/>
      <w:r>
        <w:lastRenderedPageBreak/>
        <w:t>Material and Methods</w:t>
      </w:r>
      <w:bookmarkEnd w:id="40"/>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w:t>
      </w:r>
      <w:r w:rsidR="00115801">
        <w:t xml:space="preserve"> </w:t>
      </w:r>
      <w:r w:rsidR="00A679EA">
        <w:t>were sampled annually between June and August from 1992-2018, but 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41" w:name="_fwntfdganz29" w:colFirst="0" w:colLast="0"/>
      <w:bookmarkEnd w:id="41"/>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xml:space="preserve">. Nocturnal species, highly mobile groups such as mackerels (Scombridae) and jacks (Carangidae) that are transient visitors to the sites, and small cryptic groups like gobies (Gobiidae) and blennies (Blennioidei)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42" w:name="_j2rsg1phwf4n" w:colFirst="0" w:colLast="0"/>
      <w:bookmarkEnd w:id="42"/>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AICc results provide a measure of parsimony in that they can be used to identify models with the fewest parameters and the greatest explanatory ability relative to other models in the model set. Top models 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to inform interpretations of the models.</w:t>
      </w:r>
    </w:p>
    <w:p w14:paraId="06EC704B" w14:textId="1B51B32D" w:rsidR="00A679EA" w:rsidRDefault="00A679EA" w:rsidP="00C63DF1">
      <w:r>
        <w:rPr>
          <w:highlight w:val="white"/>
        </w:rPr>
        <w:t xml:space="preserve">To determine if relationships between top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w:t>
      </w:r>
      <w:r w:rsidR="00414F6C">
        <w:t xml:space="preserve">models year-to-year </w:t>
      </w:r>
      <w:r>
        <w:t>trend</w:t>
      </w:r>
      <w:r w:rsidR="00414F6C">
        <w:t>s</w:t>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w:t>
      </w:r>
      <w:r w:rsidR="00C63DF1">
        <w:rPr>
          <w:highlight w:val="white"/>
        </w:rPr>
        <w:lastRenderedPageBreak/>
        <w:t xml:space="preserve">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op models were those with delta AICc ≤ 2 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43" w:name="_6921849kdo93" w:colFirst="0" w:colLast="0"/>
      <w:bookmarkStart w:id="44" w:name="_Toc25154324"/>
      <w:bookmarkEnd w:id="43"/>
      <w:r>
        <w:lastRenderedPageBreak/>
        <w:t>Results</w:t>
      </w:r>
      <w:bookmarkEnd w:id="44"/>
    </w:p>
    <w:p w14:paraId="55BAC720" w14:textId="77777777" w:rsidR="00A679EA" w:rsidRPr="00E74719" w:rsidRDefault="00A679EA" w:rsidP="00E74719">
      <w:pPr>
        <w:pStyle w:val="Heading3"/>
      </w:pPr>
      <w:bookmarkStart w:id="45" w:name="_6wnt1lhf96oq" w:colFirst="0" w:colLast="0"/>
      <w:bookmarkEnd w:id="45"/>
      <w:r w:rsidRPr="00E74719">
        <w:t>Summary statistics</w:t>
      </w:r>
    </w:p>
    <w:p w14:paraId="7975FA0D" w14:textId="4162276B" w:rsidR="00A679EA" w:rsidRDefault="00A679EA" w:rsidP="00E74719">
      <w:bookmarkStart w:id="46" w:name="_uzg2digyln7d" w:colFirst="0" w:colLast="0"/>
      <w:bookmarkEnd w:id="46"/>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47" w:name="_nujrgjx5taud" w:colFirst="0" w:colLast="0"/>
      <w:bookmarkStart w:id="48" w:name="_h6w7xsrogjxa" w:colFirst="0" w:colLast="0"/>
      <w:bookmarkEnd w:id="47"/>
      <w:bookmarkEnd w:id="48"/>
      <w:r>
        <w:t>Objective 1: Identify top candidate surrogates</w:t>
      </w:r>
    </w:p>
    <w:p w14:paraId="5CB603DD" w14:textId="6181608B"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hough none of the surrogates was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49" w:name="_rmzz1zfdvwy1" w:colFirst="0" w:colLast="0"/>
      <w:bookmarkEnd w:id="49"/>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tim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4FA1801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remaining 6</w:t>
      </w:r>
      <w:r>
        <w:t xml:space="preserve"> sites remain</w:t>
      </w:r>
      <w:r w:rsidR="00F17D8A">
        <w:t>ed</w:t>
      </w:r>
      <w:r>
        <w:t xml:space="preserve"> quite distinct in rugosity over time. 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lastRenderedPageBreak/>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50" w:name="_wewp8zkd7499" w:colFirst="0" w:colLast="0"/>
      <w:bookmarkEnd w:id="50"/>
      <w:r>
        <w:br w:type="page"/>
      </w:r>
    </w:p>
    <w:p w14:paraId="402E7EAF" w14:textId="000DC76A" w:rsidR="00A679EA" w:rsidRDefault="00A679EA" w:rsidP="00E74719">
      <w:pPr>
        <w:pStyle w:val="Heading2"/>
      </w:pPr>
      <w:bookmarkStart w:id="51" w:name="_Toc25154325"/>
      <w:r>
        <w:lastRenderedPageBreak/>
        <w:t>Discussion</w:t>
      </w:r>
      <w:bookmarkEnd w:id="51"/>
    </w:p>
    <w:p w14:paraId="55940E9F" w14:textId="45E6812B" w:rsidR="00456F8B" w:rsidRPr="002E560A" w:rsidRDefault="00A9579D" w:rsidP="00E74719">
      <w:pPr>
        <w:pStyle w:val="Heading3"/>
      </w:pPr>
      <w:commentRangeStart w:id="52"/>
      <w:r>
        <w:t>A</w:t>
      </w:r>
      <w:r w:rsidR="00456F8B" w:rsidRPr="002E560A">
        <w:t>ss</w:t>
      </w:r>
      <w:r>
        <w:t>essing surrogate effectiveness over space and time</w:t>
      </w:r>
      <w:commentRangeEnd w:id="52"/>
      <w:r w:rsidR="00F23266">
        <w:rPr>
          <w:rStyle w:val="CommentReference"/>
          <w:b w:val="0"/>
          <w:i w:val="0"/>
        </w:rPr>
        <w:commentReference w:id="52"/>
      </w:r>
    </w:p>
    <w:p w14:paraId="1613C916" w14:textId="710760FC" w:rsidR="001429E5" w:rsidRDefault="00173B03" w:rsidP="002E560A">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53"/>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53"/>
      <w:r w:rsidR="001429E5">
        <w:rPr>
          <w:rStyle w:val="CommentReference"/>
        </w:rPr>
        <w:commentReference w:id="53"/>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54"/>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54"/>
      <w:r w:rsidR="001429E5">
        <w:rPr>
          <w:rStyle w:val="CommentReference"/>
        </w:rPr>
        <w:commentReference w:id="54"/>
      </w:r>
      <w:r w:rsidR="001429E5">
        <w:t xml:space="preserve">. </w:t>
      </w:r>
    </w:p>
    <w:p w14:paraId="189FD11E" w14:textId="3D55248B" w:rsidR="00805066" w:rsidRDefault="006C756E" w:rsidP="00DF3AD8">
      <w:r>
        <w:t>Changes in environmental or landscape features,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55"/>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55"/>
      <w:r w:rsidR="00030BAE">
        <w:rPr>
          <w:rStyle w:val="CommentReference"/>
        </w:rPr>
        <w:commentReference w:id="55"/>
      </w:r>
      <w:r>
        <w:t xml:space="preserve">. </w:t>
      </w:r>
      <w:r w:rsidR="006D3306">
        <w:t>Although we did</w:t>
      </w:r>
      <w:r w:rsidR="00B55564">
        <w:t xml:space="preserve"> not </w:t>
      </w:r>
      <w:r w:rsidR="006D3306">
        <w:t>include</w:t>
      </w:r>
      <w:r w:rsidR="00B55564">
        <w:t xml:space="preserve"> fish abundance </w:t>
      </w:r>
      <w:r w:rsidR="006D3306">
        <w:t xml:space="preserve">as a target </w:t>
      </w:r>
      <w:r w:rsidR="00B55564">
        <w:t xml:space="preserve">in our results, we </w:t>
      </w:r>
      <w:r w:rsidR="006D3306">
        <w:t>did observe</w:t>
      </w:r>
      <w:r w:rsidR="00B55564">
        <w:t xml:space="preserve"> a reduction in the number of fish species</w:t>
      </w:r>
      <w:r w:rsidR="00F011E0">
        <w:t xml:space="preserve"> and overall species</w:t>
      </w:r>
      <w:r w:rsidR="00B55564">
        <w:t xml:space="preserve"> present at lower levels of rugosity. </w:t>
      </w:r>
      <w:r w:rsidR="00805066">
        <w:t>W</w:t>
      </w:r>
      <w:r w:rsidR="00B55564">
        <w:t xml:space="preserve">e also found rugosity to be negatively associated with coral </w:t>
      </w:r>
      <w:r w:rsidR="00805066">
        <w:t xml:space="preserve">richness; however, coral cover was a better </w:t>
      </w:r>
      <w:r w:rsidR="003A6E6C">
        <w:t>candidate surrogate</w:t>
      </w:r>
      <w:r w:rsidR="00805066">
        <w:t xml:space="preserve"> of coral richness. </w:t>
      </w:r>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 xml:space="preserve">evenness over time. In other words, the abundance of the most dominant species is reduced over time. </w:t>
      </w:r>
      <w:r w:rsidR="00CF03EC">
        <w:t xml:space="preserve">The study mentioned </w:t>
      </w:r>
      <w:r w:rsidR="00030BAE">
        <w:t>above</w:t>
      </w:r>
      <w:r w:rsidR="00CF03EC">
        <w:t xml:space="preserve"> found the variance in rugosity observed at higher levels of coral cover was the result of dominance by a particular genus of coral, in other words, some </w:t>
      </w:r>
      <w:r w:rsidR="00CF03EC">
        <w:lastRenderedPageBreak/>
        <w:t>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56"/>
      <w:r w:rsidR="00F011E0">
        <w:t xml:space="preserve">factor affecting rugosity at </w:t>
      </w:r>
      <w:commentRangeEnd w:id="56"/>
      <w:r w:rsidR="00786229">
        <w:rPr>
          <w:rStyle w:val="CommentReference"/>
        </w:rPr>
        <w:commentReference w:id="56"/>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r>
        <w:t xml:space="preserve">Competition over space has been shown to be related to chemical inhibition, or allelopathy, in interspecific relationships between sponges and corals. These relationships may explain why coral cover </w:t>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57"/>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57"/>
      <w:r w:rsidR="00030BAE">
        <w:rPr>
          <w:rStyle w:val="CommentReference"/>
        </w:rPr>
        <w:commentReference w:id="57"/>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58"/>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58"/>
      <w:r w:rsidR="00030BAE">
        <w:rPr>
          <w:rStyle w:val="CommentReference"/>
        </w:rPr>
        <w:commentReference w:id="58"/>
      </w:r>
      <w:r w:rsidR="00B6152E">
        <w:t xml:space="preserve">. Despite some potential benefits sponges can have on coral structures and reef nutrient cycles, even palatable sponges can outcompete corals for space by overgrowing coral structures </w:t>
      </w:r>
      <w:commentRangeStart w:id="59"/>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59"/>
      <w:r w:rsidR="00030BAE">
        <w:rPr>
          <w:rStyle w:val="CommentReference"/>
        </w:rPr>
        <w:commentReference w:id="59"/>
      </w:r>
      <w:r w:rsidR="00B6152E">
        <w:t xml:space="preserve">. Over time, the abundance of these palatable sponges has increased with the reduced abundance of spongivorous fish due to overfishing </w:t>
      </w:r>
      <w:commentRangeStart w:id="60"/>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60"/>
      <w:r w:rsidR="00030BAE">
        <w:rPr>
          <w:rStyle w:val="CommentReference"/>
        </w:rPr>
        <w:commentReference w:id="60"/>
      </w:r>
      <w:r w:rsidR="00B6152E">
        <w:t>.</w:t>
      </w:r>
      <w:r w:rsidR="00CF03EC">
        <w:t xml:space="preserve"> </w:t>
      </w:r>
    </w:p>
    <w:p w14:paraId="4016FBAF" w14:textId="3C99E920" w:rsidR="002E560A" w:rsidRDefault="00CF03EC" w:rsidP="000C2B77">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w:t>
      </w:r>
      <w:r w:rsidR="00173B03">
        <w:lastRenderedPageBreak/>
        <w:t>species richness and other diversity measures</w:t>
      </w:r>
      <w:r w:rsidR="000C2B77">
        <w:t xml:space="preserve"> should explicitly address the spatial and temporal limitations of using the candidate surrogates, especially when planning large-scale or long-term studies. </w:t>
      </w:r>
    </w:p>
    <w:p w14:paraId="19C69C7D" w14:textId="77777777" w:rsidR="00B06EB3" w:rsidRPr="002E560A" w:rsidRDefault="00B06EB3" w:rsidP="00B06EB3">
      <w:pPr>
        <w:pStyle w:val="Heading3"/>
      </w:pPr>
      <w:commentRangeStart w:id="61"/>
      <w:r w:rsidRPr="002E560A">
        <w:t>Value of sponge monitoring</w:t>
      </w:r>
      <w:commentRangeEnd w:id="61"/>
      <w:r w:rsidR="00F23266">
        <w:rPr>
          <w:rStyle w:val="CommentReference"/>
          <w:b w:val="0"/>
          <w:i w:val="0"/>
        </w:rPr>
        <w:commentReference w:id="61"/>
      </w:r>
    </w:p>
    <w:p w14:paraId="0BA54DFC" w14:textId="442DB2EC"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indward reefs had higher coral and fish diversity than leeward reefs,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Had this environmental gradient been extrapolated to diversity of taxonomic groups other than fish and corals, it may have been used to make management decisions that would negatively affect sponge diversity. Similarly, we</w:t>
      </w:r>
      <w:r w:rsidR="002573BD">
        <w:t xml:space="preserve"> found that sponges</w:t>
      </w:r>
      <w:r w:rsidR="003D629E">
        <w:t xml:space="preserve"> do</w:t>
      </w:r>
      <w:r w:rsidR="002573BD">
        <w:t xml:space="preserve"> not conform to the same patterns (over space, time, or with other variables) as corals and fish. </w:t>
      </w:r>
      <w:r w:rsidR="00B06EB3">
        <w:t xml:space="preserve">The traditional measures of coral cover and rugosity might be good predictors of coral richness and fish richness respectively, but caution should be us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62"/>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 xml:space="preserve">(Stella </w:t>
      </w:r>
      <w:r w:rsidR="003D629E" w:rsidRPr="003D629E">
        <w:rPr>
          <w:noProof/>
        </w:rPr>
        <w:lastRenderedPageBreak/>
        <w:t>et al., 2011)</w:t>
      </w:r>
      <w:r w:rsidR="003D629E">
        <w:fldChar w:fldCharType="end"/>
      </w:r>
      <w:commentRangeEnd w:id="62"/>
      <w:r w:rsidR="003D629E">
        <w:rPr>
          <w:rStyle w:val="CommentReference"/>
        </w:rPr>
        <w:commentReference w:id="62"/>
      </w:r>
      <w:r w:rsidR="003D629E">
        <w:t xml:space="preserve"> and it is unlikely that all of these taxonomic groups will be adequately predicted by rugosity or coral cover alone. </w:t>
      </w:r>
    </w:p>
    <w:p w14:paraId="20013237" w14:textId="4C542931" w:rsidR="003D629E" w:rsidRDefault="00B06EB3" w:rsidP="005A23E3">
      <w:r>
        <w:t>Becaus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non-umbrella” species can provide insight into overall site biodiversity at local scales in terrestrial ecosystems </w:t>
      </w:r>
      <w:commentRangeStart w:id="63"/>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63"/>
      <w:r w:rsidR="003D174D">
        <w:rPr>
          <w:rStyle w:val="CommentReference"/>
        </w:rPr>
        <w:commentReference w:id="63"/>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64"/>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64"/>
      <w:r w:rsidR="005A23E3">
        <w:rPr>
          <w:rStyle w:val="CommentReference"/>
        </w:rPr>
        <w:commentReference w:id="64"/>
      </w:r>
      <w:r w:rsidR="005A23E3">
        <w:t xml:space="preserve">. Therefore, diversity of these 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they include in their estimates. </w:t>
      </w:r>
    </w:p>
    <w:p w14:paraId="438C0587" w14:textId="77777777" w:rsidR="00446A88" w:rsidRDefault="00456F8B" w:rsidP="00446A88">
      <w:commentRangeStart w:id="65"/>
      <w:r>
        <w:t>In conclusion</w:t>
      </w:r>
      <w:commentRangeEnd w:id="65"/>
      <w:r w:rsidR="00A9579D">
        <w:rPr>
          <w:rStyle w:val="CommentReference"/>
        </w:rPr>
        <w:commentReference w:id="65"/>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66" w:name="_Toc25154326"/>
      <w:r>
        <w:lastRenderedPageBreak/>
        <w:t>Acknowledgements</w:t>
      </w:r>
      <w:bookmarkEnd w:id="66"/>
    </w:p>
    <w:p w14:paraId="70C75AA5" w14:textId="38A43EA4" w:rsidR="00695E29" w:rsidRPr="00695E29" w:rsidRDefault="00695E29" w:rsidP="008746A9">
      <w:pPr>
        <w:ind w:firstLine="0"/>
      </w:pPr>
      <w:r>
        <w:tab/>
      </w:r>
      <w:r w:rsidR="00E31749">
        <w:t xml:space="preserve">Thanks to </w:t>
      </w:r>
      <w:r>
        <w:rPr>
          <w:color w:val="333333"/>
        </w:rPr>
        <w:t>Dr. Brian Gerber, Dr. Gavino Puggioni</w:t>
      </w:r>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Dr. Lianna Jarecki</w:t>
      </w:r>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67" w:name="_Toc25154327"/>
      <w:commentRangeStart w:id="68"/>
      <w:r>
        <w:lastRenderedPageBreak/>
        <w:t>Literature Cited</w:t>
      </w:r>
      <w:commentRangeEnd w:id="68"/>
      <w:r w:rsidR="00EC48F2">
        <w:rPr>
          <w:rStyle w:val="CommentReference"/>
          <w:b w:val="0"/>
        </w:rPr>
        <w:commentReference w:id="68"/>
      </w:r>
      <w:bookmarkEnd w:id="67"/>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69" w:name="_Toc25154328"/>
      <w:r>
        <w:lastRenderedPageBreak/>
        <w:t>Tables</w:t>
      </w:r>
      <w:bookmarkEnd w:id="69"/>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B28952F" w14:textId="089876F0"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FFFFFF" w:themeFill="background1"/>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FFFFFF" w:themeFill="background1"/>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FFFFFF" w:themeFill="background1"/>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FFFFFF" w:themeFill="background1"/>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FFFFFF" w:themeFill="background1"/>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F9BC77A" w14:textId="06623E21"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FFFFFF" w:themeFill="background1"/>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FFFFFF" w:themeFill="background1"/>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D64DE97" w14:textId="52B9642D"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FFFFFF" w:themeFill="background1"/>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FFFFFF" w:themeFill="background1"/>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DEB36B8" w14:textId="0DF9094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nil"/>
              <w:right w:val="nil"/>
            </w:tcBorders>
            <w:shd w:val="clear" w:color="auto" w:fill="FFFFFF" w:themeFill="background1"/>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FFFFFF" w:themeFill="background1"/>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FFFFFF" w:themeFill="background1"/>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FFFFFF" w:themeFill="background1"/>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FFFFFF" w:themeFill="background1"/>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FFFFFF" w:themeFill="background1"/>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FFFFFF" w:themeFill="background1"/>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FFFFFF" w:themeFill="background1"/>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FFFFFF" w:themeFill="background1"/>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FFFFFF" w:themeFill="background1"/>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FFFFFF" w:themeFill="background1"/>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CDCBE57" w14:textId="75444838" w:rsidR="00FB273C" w:rsidRPr="00FB273C" w:rsidRDefault="006D3306" w:rsidP="00CC386C">
            <w:pPr>
              <w:spacing w:line="240" w:lineRule="auto"/>
              <w:ind w:firstLine="0"/>
              <w:rPr>
                <w:color w:val="000000"/>
              </w:rPr>
            </w:pPr>
            <w:r w:rsidRPr="00FB273C">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FFFFFF" w:themeFill="background1"/>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FFFFFF" w:themeFill="background1"/>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FFFFFF" w:themeFill="background1"/>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6F3C1BF6" w14:textId="3791BF50" w:rsidR="00FB273C" w:rsidRPr="00FB273C" w:rsidRDefault="006D3306" w:rsidP="00CC386C">
            <w:pPr>
              <w:spacing w:line="240" w:lineRule="auto"/>
              <w:ind w:firstLine="0"/>
              <w:rPr>
                <w:color w:val="000000"/>
              </w:rPr>
            </w:pPr>
            <w:r w:rsidRPr="00FB273C">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FFFFFF" w:themeFill="background1"/>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FFFFFF" w:themeFill="background1"/>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FFFFFF" w:themeFill="background1"/>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FFFFFF" w:themeFill="background1"/>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7DC9AEF" w14:textId="5E23DFC4"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FFFFFF" w:themeFill="background1"/>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FFFFFF" w:themeFill="background1"/>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FFFFFF" w:themeFill="background1"/>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594BCB24" w14:textId="20BFA32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FFFFFF" w:themeFill="background1"/>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FFFFFF" w:themeFill="background1"/>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r>
        <w:t xml:space="preserve">Table 5. AICc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0BE3B94B"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14AE3AC7"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year*</w:t>
            </w: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3950732F"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4DA982B6" w:rsidR="00FB273C" w:rsidRPr="00FB273C" w:rsidRDefault="006D3306" w:rsidP="00CC386C">
            <w:pPr>
              <w:spacing w:line="240" w:lineRule="auto"/>
              <w:ind w:firstLine="0"/>
              <w:rPr>
                <w:color w:val="000000"/>
              </w:rPr>
            </w:pP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53A26EB3"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5AC7477E"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 + site*</w:t>
            </w:r>
            <w:r w:rsidRPr="00FB273C">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r w:rsidRPr="00836E9A">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908A849"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3BBDEBA5"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170435D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 + site*</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8CC94B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5B6634D0"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year*</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2D4B61E2" w:rsidR="00836E9A" w:rsidRPr="00836E9A" w:rsidRDefault="006D3306" w:rsidP="00CC386C">
            <w:pPr>
              <w:spacing w:line="240" w:lineRule="auto"/>
              <w:ind w:firstLine="0"/>
              <w:rPr>
                <w:color w:val="000000"/>
              </w:rPr>
            </w:pPr>
            <w:r w:rsidRPr="00836E9A">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52AD2110" w:rsidR="004E1061" w:rsidRDefault="00A679EA" w:rsidP="0099543B">
      <w:pPr>
        <w:pStyle w:val="Tableheading"/>
      </w:pPr>
      <w:r>
        <w:t xml:space="preserve">Table 7. AICc table of models with fish richness as the response variable (target) and rugosity </w:t>
      </w:r>
      <w:r w:rsidR="007D0B2A">
        <w:t xml:space="preserve">(in cm) </w:t>
      </w:r>
      <w:r>
        <w:t>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1680565F" w:rsidR="00E058FD" w:rsidRDefault="00A679EA" w:rsidP="0099543B">
      <w:pPr>
        <w:pStyle w:val="Tableheading"/>
      </w:pPr>
      <w:r>
        <w:lastRenderedPageBreak/>
        <w:t xml:space="preserve">Table 8. AICc table of models with combined richness as the response variable (target) and rugosity </w:t>
      </w:r>
      <w:r w:rsidR="007D0B2A">
        <w:t xml:space="preserve">(in cm) </w:t>
      </w:r>
      <w:r>
        <w:t>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70" w:name="_Toc25154329"/>
      <w:r w:rsidR="008A47B3">
        <w:lastRenderedPageBreak/>
        <w:t>Figures</w:t>
      </w:r>
      <w:bookmarkEnd w:id="70"/>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r>
        <w:t>Figure 3.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r>
        <w:t xml:space="preserve">Figure 4.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r>
        <w:t>Figure 5. 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r>
        <w:t xml:space="preserve">Figure 6. Spatial variation of fish richness as it varies with rugosity </w:t>
      </w:r>
      <w:r w:rsidR="00115801">
        <w:t xml:space="preserve">(in cm) </w:t>
      </w:r>
      <w:r>
        <w:t>across 8 monitoring sites.</w:t>
      </w:r>
      <w:r w:rsidR="00115801">
        <w:t xml:space="preserve"> Points represent observed values and lines represent predicted values. Lines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r>
        <w:t xml:space="preserve">Figure 7. Spatial variation of combined richness as it varies with rugosity </w:t>
      </w:r>
      <w:r w:rsidR="00115801">
        <w:t xml:space="preserve">(in cm) </w:t>
      </w:r>
      <w:r>
        <w:t>across 8 monitoring sites, where combined richness is the sum of richnesses of corals, fishes, and sponges.</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r>
        <w:t xml:space="preserve">Figure 8. Temporal variation of combined richness as it varies with </w:t>
      </w:r>
      <w:r w:rsidR="00662C05">
        <w:t>rugosity (in cm)</w:t>
      </w:r>
      <w:r>
        <w:t>, where combined richness is the sum of richnesses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71" w:name="_Toc25154330"/>
      <w:r>
        <w:lastRenderedPageBreak/>
        <w:t>Appendices</w:t>
      </w:r>
      <w:bookmarkEnd w:id="71"/>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proofErr w:type="spellStart"/>
            <w:r w:rsidRPr="00653D70">
              <w:rPr>
                <w:sz w:val="18"/>
                <w:szCs w:val="18"/>
              </w:rPr>
              <w:t>trumpetfish</w:t>
            </w:r>
            <w:proofErr w:type="spellEnd"/>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proofErr w:type="spellStart"/>
            <w:r w:rsidRPr="00653D70">
              <w:rPr>
                <w:sz w:val="18"/>
                <w:szCs w:val="18"/>
              </w:rPr>
              <w:t>graysby</w:t>
            </w:r>
            <w:proofErr w:type="spellEnd"/>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proofErr w:type="spellStart"/>
            <w:r w:rsidRPr="00653D70">
              <w:rPr>
                <w:sz w:val="18"/>
                <w:szCs w:val="18"/>
              </w:rPr>
              <w:t>beaugregory</w:t>
            </w:r>
            <w:proofErr w:type="spellEnd"/>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proofErr w:type="spellStart"/>
            <w:r w:rsidRPr="00653D70">
              <w:rPr>
                <w:sz w:val="18"/>
                <w:szCs w:val="18"/>
              </w:rPr>
              <w:t>Pterois</w:t>
            </w:r>
            <w:proofErr w:type="spellEnd"/>
            <w:r w:rsidRPr="00653D70">
              <w:rPr>
                <w:sz w:val="18"/>
                <w:szCs w:val="18"/>
              </w:rPr>
              <w:t> </w:t>
            </w:r>
            <w:proofErr w:type="spellStart"/>
            <w:r w:rsidRPr="00653D70">
              <w:rPr>
                <w:sz w:val="18"/>
                <w:szCs w:val="18"/>
              </w:rPr>
              <w:t>volitans</w:t>
            </w:r>
            <w:proofErr w:type="spellEnd"/>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proofErr w:type="spellStart"/>
            <w:r w:rsidRPr="00653D70">
              <w:rPr>
                <w:sz w:val="18"/>
                <w:szCs w:val="18"/>
              </w:rPr>
              <w:t>yellowhead</w:t>
            </w:r>
            <w:proofErr w:type="spellEnd"/>
            <w:r w:rsidRPr="00653D70">
              <w:rPr>
                <w:sz w:val="18"/>
                <w:szCs w:val="18"/>
              </w:rPr>
              <w:t xml:space="preserve">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proofErr w:type="spellStart"/>
            <w:r w:rsidRPr="00653D70">
              <w:rPr>
                <w:sz w:val="18"/>
                <w:szCs w:val="18"/>
              </w:rPr>
              <w:t>bluehead</w:t>
            </w:r>
            <w:proofErr w:type="spellEnd"/>
            <w:r w:rsidRPr="00653D70">
              <w:rPr>
                <w:sz w:val="18"/>
                <w:szCs w:val="18"/>
              </w:rPr>
              <w:t xml:space="preserve">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proofErr w:type="spellStart"/>
            <w:r w:rsidRPr="0073571E">
              <w:rPr>
                <w:sz w:val="18"/>
                <w:szCs w:val="18"/>
              </w:rPr>
              <w:t>Oculina</w:t>
            </w:r>
            <w:proofErr w:type="spellEnd"/>
            <w:r w:rsidRPr="0073571E">
              <w:rPr>
                <w:sz w:val="18"/>
                <w:szCs w:val="18"/>
              </w:rPr>
              <w:t xml:space="preserve">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662C05">
        <w:rPr>
          <w:rStyle w:val="TableheadingChar"/>
        </w:rPr>
        <w:t>Rugosity measured in centimeters.</w:t>
      </w:r>
      <w:r w:rsidR="00662C05">
        <w:rPr>
          <w:rStyle w:val="TableheadingChar"/>
        </w:rPr>
        <w:t xml:space="preserve">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Nicole" w:date="2019-11-18T00:11:00Z" w:initials="N">
    <w:p w14:paraId="2DE7AC69" w14:textId="1975A548" w:rsidR="00115801" w:rsidRDefault="00115801" w:rsidP="00A679EA">
      <w:pPr>
        <w:pStyle w:val="CommentText"/>
        <w:ind w:firstLine="0"/>
      </w:pPr>
      <w:r>
        <w:rPr>
          <w:rStyle w:val="CommentReference"/>
        </w:rPr>
        <w:annotationRef/>
      </w:r>
      <w:r>
        <w:t>Main Point: Biodiversity is declining globally and that’s bad. We use richness to study these declines.</w:t>
      </w:r>
    </w:p>
  </w:comment>
  <w:comment w:id="14" w:author="Nicole" w:date="2019-11-18T00:11:00Z" w:initials="N">
    <w:p w14:paraId="2D513D92" w14:textId="2C2C4F19" w:rsidR="00115801" w:rsidRDefault="00115801">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5" w:author="Nicole" w:date="2019-11-18T00:11:00Z" w:initials="N">
    <w:p w14:paraId="3AE34301" w14:textId="30B9D9EB" w:rsidR="00115801" w:rsidRDefault="00115801">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115801" w:rsidRDefault="00115801">
      <w:pPr>
        <w:pStyle w:val="CommentText"/>
      </w:pPr>
    </w:p>
    <w:p w14:paraId="535203B4" w14:textId="1A92ABAD" w:rsidR="00115801" w:rsidRDefault="00115801">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16" w:author="Nicole" w:date="2019-11-18T00:11:00Z" w:initials="N">
    <w:p w14:paraId="22EFE346" w14:textId="4FA2BD8C" w:rsidR="00115801" w:rsidRDefault="00115801">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18" w:author="Nicole" w:date="2019-11-18T00:11:00Z" w:initials="N">
    <w:p w14:paraId="479E64AE" w14:textId="6388C4D8" w:rsidR="00115801" w:rsidRDefault="00115801"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19" w:author="Nicole" w:date="2019-11-18T00:11:00Z" w:initials="N">
    <w:p w14:paraId="3B7CAA05" w14:textId="1C437E20" w:rsidR="00115801" w:rsidRDefault="00115801">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115801" w:rsidRDefault="00115801">
      <w:pPr>
        <w:pStyle w:val="CommentText"/>
      </w:pPr>
    </w:p>
    <w:p w14:paraId="134665B8" w14:textId="22EAF5FA" w:rsidR="00115801" w:rsidRDefault="00115801">
      <w:pPr>
        <w:pStyle w:val="CommentText"/>
      </w:pPr>
      <w:r>
        <w:t>Takeaway from Hughes 1994: Coral reefs are threatened by overfishing (Caribbean)</w:t>
      </w:r>
    </w:p>
    <w:p w14:paraId="1FE20F0B" w14:textId="77777777" w:rsidR="00115801" w:rsidRDefault="00115801">
      <w:pPr>
        <w:pStyle w:val="CommentText"/>
      </w:pPr>
    </w:p>
    <w:p w14:paraId="3E67DCA8" w14:textId="272390D1" w:rsidR="00115801" w:rsidRDefault="00115801" w:rsidP="00CD5F38">
      <w:pPr>
        <w:pStyle w:val="CommentText"/>
      </w:pPr>
      <w:r>
        <w:rPr>
          <w:rStyle w:val="CommentReference"/>
        </w:rPr>
        <w:annotationRef/>
      </w:r>
      <w:r>
        <w:t>Takeaway from Hughes 2017: Coral reefs are threatened by higher temperatures (</w:t>
      </w:r>
      <w:r w:rsidRPr="00FD7426">
        <w:t>Great Barrier Reef</w:t>
      </w:r>
      <w:r>
        <w:t>)</w:t>
      </w:r>
    </w:p>
  </w:comment>
  <w:comment w:id="20" w:author="Nicole" w:date="2019-11-18T00:11:00Z" w:initials="N">
    <w:p w14:paraId="4AAC37F0" w14:textId="11D6840E" w:rsidR="00115801" w:rsidRDefault="00115801"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1" w:author="Nicole" w:date="2019-11-18T00:11:00Z" w:initials="N">
    <w:p w14:paraId="5A679D1C" w14:textId="3671066B" w:rsidR="00115801" w:rsidRDefault="00115801">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115801" w:rsidRDefault="00115801">
      <w:pPr>
        <w:pStyle w:val="CommentText"/>
      </w:pPr>
    </w:p>
    <w:p w14:paraId="72C826D2" w14:textId="42CD8BDD" w:rsidR="00115801" w:rsidRDefault="00115801"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2" w:author="Nicole" w:date="2019-11-18T00:11:00Z" w:initials="N">
    <w:p w14:paraId="7814FD76" w14:textId="77777777" w:rsidR="00115801" w:rsidRDefault="00115801"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115801" w:rsidRDefault="00115801" w:rsidP="00697406">
      <w:pPr>
        <w:pStyle w:val="CommentText"/>
      </w:pPr>
    </w:p>
    <w:p w14:paraId="5334DAB2" w14:textId="1D197F4F" w:rsidR="00115801" w:rsidRDefault="00115801"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3" w:author="Nicole" w:date="2019-11-18T00:11:00Z" w:initials="N">
    <w:p w14:paraId="34AC5E9D" w14:textId="1C760878" w:rsidR="00115801" w:rsidRDefault="00115801"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4" w:author="Nicole" w:date="2019-11-18T00:11:00Z" w:initials="N">
    <w:p w14:paraId="77409D28" w14:textId="77777777" w:rsidR="00115801" w:rsidRDefault="00115801"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5" w:author="Nicole" w:date="2019-11-18T00:11:00Z" w:initials="N">
    <w:p w14:paraId="04D9F8FA" w14:textId="77777777" w:rsidR="00115801" w:rsidRDefault="00115801"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6" w:author="Nicole" w:date="2019-11-18T00:11:00Z" w:initials="N">
    <w:p w14:paraId="39314272" w14:textId="77777777" w:rsidR="00115801" w:rsidRDefault="00115801"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7" w:author="Nicole" w:date="2019-11-18T00:11:00Z" w:initials="N">
    <w:p w14:paraId="31CEEF06" w14:textId="77777777" w:rsidR="00115801" w:rsidRDefault="00115801"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28" w:author="Nicole" w:date="2019-11-18T00:11:00Z" w:initials="N">
    <w:p w14:paraId="2B2B877E" w14:textId="77777777" w:rsidR="00115801" w:rsidRDefault="00115801"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29" w:author="Nicole" w:date="2019-11-18T00:11:00Z" w:initials="N">
    <w:p w14:paraId="3FF9B17C" w14:textId="77777777" w:rsidR="00115801" w:rsidRDefault="00115801"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115801" w:rsidRDefault="00115801" w:rsidP="004D5430">
      <w:pPr>
        <w:pStyle w:val="CommentText"/>
      </w:pPr>
    </w:p>
    <w:p w14:paraId="3F25C1FA" w14:textId="77777777" w:rsidR="00115801" w:rsidRDefault="00115801" w:rsidP="004D5430">
      <w:pPr>
        <w:pStyle w:val="CommentText"/>
      </w:pPr>
      <w:r>
        <w:t xml:space="preserve">Takeaway from </w:t>
      </w:r>
      <w:proofErr w:type="spellStart"/>
      <w:r>
        <w:t>Bevilacqua</w:t>
      </w:r>
      <w:proofErr w:type="spellEnd"/>
      <w:r>
        <w:t>: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115801" w:rsidRDefault="00115801" w:rsidP="004D5430">
      <w:pPr>
        <w:pStyle w:val="CommentText"/>
      </w:pPr>
    </w:p>
    <w:p w14:paraId="671B61D1" w14:textId="77777777" w:rsidR="00115801" w:rsidRDefault="00115801"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115801" w:rsidRDefault="00115801" w:rsidP="004D5430">
      <w:pPr>
        <w:pStyle w:val="CommentText"/>
      </w:pPr>
    </w:p>
    <w:p w14:paraId="134C5206" w14:textId="77777777" w:rsidR="00115801" w:rsidRDefault="00115801"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0" w:author="Nicole" w:date="2019-11-18T00:11:00Z" w:initials="N">
    <w:p w14:paraId="6C529CCD" w14:textId="3FFE60C5" w:rsidR="00115801" w:rsidRDefault="00115801"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1" w:author="Nicole" w:date="2019-11-18T00:11:00Z" w:initials="N">
    <w:p w14:paraId="124E32E4" w14:textId="012AA482" w:rsidR="00115801" w:rsidRDefault="00115801"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2" w:author="Nicole" w:date="2019-11-18T00:11:00Z" w:initials="N">
    <w:p w14:paraId="7F126762" w14:textId="68490EF7" w:rsidR="00115801" w:rsidRDefault="00115801" w:rsidP="008D6764">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w:t>
      </w:r>
      <w:proofErr w:type="spellStart"/>
      <w:r>
        <w:t>morphospecies</w:t>
      </w:r>
      <w:proofErr w:type="spellEnd"/>
      <w:r>
        <w:t xml:space="preserve"> to professional species id’s to see if they were comparable</w:t>
      </w:r>
      <w:r>
        <w:rPr>
          <w:rStyle w:val="CommentReference"/>
        </w:rPr>
        <w:t xml:space="preserve"> </w:t>
      </w:r>
      <w:r>
        <w:rPr>
          <w:rStyle w:val="CommentReference"/>
        </w:rPr>
        <w:annotationRef/>
      </w:r>
    </w:p>
    <w:p w14:paraId="45A0B7C6" w14:textId="77777777" w:rsidR="00115801" w:rsidRDefault="00115801" w:rsidP="008D6764">
      <w:pPr>
        <w:pStyle w:val="CommentText"/>
        <w:rPr>
          <w:rStyle w:val="CommentReference"/>
        </w:rPr>
      </w:pPr>
    </w:p>
    <w:p w14:paraId="1DBF5CB5" w14:textId="00152107" w:rsidR="00115801" w:rsidRDefault="00115801" w:rsidP="008D6764">
      <w:pPr>
        <w:pStyle w:val="CommentText"/>
      </w:pP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FB7114" w14:textId="77777777" w:rsidR="00115801" w:rsidRDefault="00115801" w:rsidP="008D6764">
      <w:pPr>
        <w:pStyle w:val="CommentText"/>
      </w:pPr>
      <w:r>
        <w:rPr>
          <w:rStyle w:val="CommentReference"/>
        </w:rPr>
        <w:annotationRef/>
      </w:r>
    </w:p>
    <w:p w14:paraId="7BBD76AB" w14:textId="19CCAE75" w:rsidR="00115801" w:rsidRDefault="00115801"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3" w:author="Nicole" w:date="2019-11-18T00:11:00Z" w:initials="N">
    <w:p w14:paraId="346559B4" w14:textId="63019B03" w:rsidR="00115801" w:rsidRDefault="00115801"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4" w:author="Nicole" w:date="2019-11-18T00:11:00Z" w:initials="N">
    <w:p w14:paraId="563200BC" w14:textId="77777777" w:rsidR="00115801" w:rsidRDefault="00115801"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115801" w:rsidRDefault="00115801" w:rsidP="00495A89">
      <w:pPr>
        <w:pStyle w:val="CommentText"/>
      </w:pPr>
    </w:p>
    <w:p w14:paraId="288C4DF7" w14:textId="77777777" w:rsidR="00115801" w:rsidRDefault="00115801"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115801" w:rsidRDefault="00115801" w:rsidP="00495A89">
      <w:pPr>
        <w:pStyle w:val="CommentText"/>
      </w:pPr>
    </w:p>
    <w:p w14:paraId="3D4C7C09" w14:textId="77777777" w:rsidR="00115801" w:rsidRDefault="00115801"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115801" w:rsidRDefault="00115801" w:rsidP="00495A89">
      <w:pPr>
        <w:pStyle w:val="CommentText"/>
        <w:ind w:firstLine="0"/>
      </w:pPr>
    </w:p>
    <w:p w14:paraId="273F8887" w14:textId="77777777" w:rsidR="00115801" w:rsidRDefault="00115801"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35" w:author="Nicole" w:date="2019-11-18T00:11:00Z" w:initials="N">
    <w:p w14:paraId="051BA6B2" w14:textId="77777777" w:rsidR="00115801" w:rsidRDefault="00115801"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36" w:author="Nicole" w:date="2019-11-18T00:11:00Z" w:initials="N">
    <w:p w14:paraId="261FEDD3" w14:textId="51B08C58" w:rsidR="00115801" w:rsidRDefault="00115801">
      <w:pPr>
        <w:pStyle w:val="CommentText"/>
      </w:pPr>
      <w:r>
        <w:rPr>
          <w:rStyle w:val="CommentReference"/>
        </w:rPr>
        <w:annotationRef/>
      </w:r>
      <w:r>
        <w:t>Main Point: Corals and fish might not be representative of changes in reef diversity, so we use sponges to test this.</w:t>
      </w:r>
    </w:p>
  </w:comment>
  <w:comment w:id="37" w:author="Nicole" w:date="2019-11-18T00:11:00Z" w:initials="N">
    <w:p w14:paraId="68DD9017" w14:textId="08CFC335" w:rsidR="00115801" w:rsidRDefault="00115801"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38" w:author="Nicole" w:date="2019-11-18T00:11:00Z" w:initials="N">
    <w:p w14:paraId="67E2C70F" w14:textId="581920A1" w:rsidR="00115801" w:rsidRDefault="00115801"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39" w:author="Nicole" w:date="2019-11-18T00:11:00Z" w:initials="N">
    <w:p w14:paraId="01417F9B" w14:textId="2CB8BE60" w:rsidR="00115801" w:rsidRDefault="00115801"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115801" w:rsidRDefault="00115801">
      <w:pPr>
        <w:pStyle w:val="CommentText"/>
      </w:pPr>
    </w:p>
    <w:p w14:paraId="410086E5" w14:textId="46ED1E2F" w:rsidR="00115801" w:rsidRDefault="00115801" w:rsidP="009933F1">
      <w:pPr>
        <w:pStyle w:val="CommentText"/>
      </w:pPr>
      <w:r>
        <w:rPr>
          <w:rStyle w:val="CommentReference"/>
        </w:rPr>
        <w:annotationRef/>
      </w:r>
      <w:r>
        <w:t xml:space="preserve">Takeaway from </w:t>
      </w:r>
      <w:proofErr w:type="spellStart"/>
      <w:r>
        <w:t>Wulff</w:t>
      </w:r>
      <w:proofErr w:type="spellEnd"/>
      <w:r>
        <w:t>: 14 years of sponge volume and species monitored at one reef, mostly focused on how sponges are changing over time (Caribbean)</w:t>
      </w:r>
    </w:p>
  </w:comment>
  <w:comment w:id="52" w:author="Nicole" w:date="2019-11-20T05:17:00Z" w:initials="N">
    <w:p w14:paraId="7A99DDE6" w14:textId="02E046C3" w:rsidR="00115801" w:rsidRDefault="00115801"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53" w:author="Nicole" w:date="2019-11-20T03:58:00Z" w:initials="N">
    <w:p w14:paraId="1751A14C" w14:textId="04DEAC62" w:rsidR="00115801" w:rsidRDefault="00115801">
      <w:pPr>
        <w:pStyle w:val="CommentText"/>
      </w:pPr>
      <w:r>
        <w:rPr>
          <w:rStyle w:val="CommentReference"/>
        </w:rPr>
        <w:annotationRef/>
      </w:r>
      <w:r>
        <w:t>Takeaway from this paper:</w:t>
      </w:r>
    </w:p>
    <w:p w14:paraId="7348AD77" w14:textId="71E8B641" w:rsidR="00115801" w:rsidRDefault="00115801">
      <w:pPr>
        <w:pStyle w:val="CommentText"/>
      </w:pPr>
      <w:r>
        <w:t>Descriptions of the high variability of mechanisms of and distances for dispersal</w:t>
      </w:r>
    </w:p>
  </w:comment>
  <w:comment w:id="54" w:author="Nicole" w:date="2019-11-20T03:57:00Z" w:initials="N">
    <w:p w14:paraId="6D87EA04" w14:textId="437ED1F0" w:rsidR="00115801" w:rsidRDefault="00115801">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55" w:author="Nicole" w:date="2019-11-20T05:22:00Z" w:initials="N">
    <w:p w14:paraId="7F3B3A69" w14:textId="3F7E3502" w:rsidR="00115801" w:rsidRDefault="00115801"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56" w:author="Graham Forrester" w:date="2019-11-20T11:25:00Z" w:initials="GF">
    <w:p w14:paraId="552ED08E" w14:textId="2E34F0E4" w:rsidR="00115801" w:rsidRDefault="00115801">
      <w:pPr>
        <w:pStyle w:val="CommentText"/>
      </w:pPr>
      <w:r>
        <w:rPr>
          <w:rStyle w:val="CommentReference"/>
        </w:rPr>
        <w:annotationRef/>
      </w:r>
      <w:r>
        <w:t>I know that it was boat anchoring, but leave this aside for now.</w:t>
      </w:r>
    </w:p>
  </w:comment>
  <w:comment w:id="57" w:author="Nicole" w:date="2019-11-20T05:24:00Z" w:initials="N">
    <w:p w14:paraId="5600C804" w14:textId="0C3BB952" w:rsidR="00115801" w:rsidRDefault="00115801">
      <w:pPr>
        <w:pStyle w:val="CommentText"/>
      </w:pPr>
      <w:r>
        <w:rPr>
          <w:rStyle w:val="CommentReference"/>
        </w:rPr>
        <w:annotationRef/>
      </w:r>
      <w:r>
        <w:t>Takeaway from this paper: Allelopathic sponges, may reduce coral cover at local scales</w:t>
      </w:r>
    </w:p>
  </w:comment>
  <w:comment w:id="58" w:author="Nicole" w:date="2019-11-20T05:31:00Z" w:initials="N">
    <w:p w14:paraId="7EF80EBE" w14:textId="2F1AAE55" w:rsidR="00115801" w:rsidRDefault="00115801">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59" w:author="Nicole" w:date="2019-11-20T05:31:00Z" w:initials="N">
    <w:p w14:paraId="64414C51" w14:textId="79221A7E" w:rsidR="00115801" w:rsidRDefault="00115801">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115801" w:rsidRDefault="00115801">
      <w:pPr>
        <w:pStyle w:val="CommentText"/>
      </w:pPr>
    </w:p>
    <w:p w14:paraId="231BFA09" w14:textId="32C87A94" w:rsidR="00115801" w:rsidRDefault="00115801">
      <w:pPr>
        <w:pStyle w:val="CommentText"/>
      </w:pPr>
      <w:r>
        <w:t>Takeaway from Stella 2011: sponges can hold reef together and play important role in cycling of some nutrients; sponges can be allelopathic and overgrow corals</w:t>
      </w:r>
    </w:p>
  </w:comment>
  <w:comment w:id="60" w:author="Nicole" w:date="2019-11-20T05:31:00Z" w:initials="N">
    <w:p w14:paraId="4E0D3E57" w14:textId="5D125270" w:rsidR="00115801" w:rsidRDefault="00115801">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115801" w:rsidRDefault="00115801">
      <w:pPr>
        <w:pStyle w:val="CommentText"/>
      </w:pPr>
    </w:p>
    <w:p w14:paraId="5B08DD87" w14:textId="134B209E" w:rsidR="00115801" w:rsidRDefault="00115801">
      <w:pPr>
        <w:pStyle w:val="CommentText"/>
      </w:pPr>
      <w:r>
        <w:t>Takeaway from Powell 2014: decrease in spongivorous fish has led to increase in sponge N in the Indo-Pacific region</w:t>
      </w:r>
    </w:p>
  </w:comment>
  <w:comment w:id="61" w:author="Nicole" w:date="2019-11-19T00:49:00Z" w:initials="N">
    <w:p w14:paraId="0BEDB636" w14:textId="30FE15A8" w:rsidR="00115801" w:rsidRDefault="00115801">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62" w:author="Nicole" w:date="2019-11-20T06:00:00Z" w:initials="N">
    <w:p w14:paraId="2A37DF65" w14:textId="1C5B04B7" w:rsidR="00115801" w:rsidRDefault="00115801">
      <w:pPr>
        <w:pStyle w:val="CommentText"/>
      </w:pPr>
      <w:r>
        <w:rPr>
          <w:rStyle w:val="CommentReference"/>
        </w:rPr>
        <w:annotationRef/>
      </w:r>
      <w:r>
        <w:t>Takeaway from this paper: there are many understudied invert groups that can inform our understanding of biodiversity changes on coral reefs</w:t>
      </w:r>
    </w:p>
  </w:comment>
  <w:comment w:id="63" w:author="Nicole" w:date="2019-11-20T06:10:00Z" w:initials="N">
    <w:p w14:paraId="756AB600" w14:textId="4739D5BC" w:rsidR="00115801" w:rsidRDefault="00115801"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64" w:author="Nicole" w:date="2019-11-20T06:19:00Z" w:initials="N">
    <w:p w14:paraId="19047493" w14:textId="0C55BC5B" w:rsidR="00115801" w:rsidRDefault="00115801">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65" w:author="Nicole" w:date="2019-11-19T00:49:00Z" w:initials="N">
    <w:p w14:paraId="20F72326" w14:textId="1C015801" w:rsidR="00115801" w:rsidRDefault="00115801">
      <w:pPr>
        <w:pStyle w:val="CommentText"/>
      </w:pPr>
      <w:r>
        <w:rPr>
          <w:rStyle w:val="CommentReference"/>
        </w:rPr>
        <w:annotationRef/>
      </w:r>
      <w:r>
        <w:t>Main Point: Conclusions and takeaways</w:t>
      </w:r>
    </w:p>
  </w:comment>
  <w:comment w:id="68" w:author="Nicole" w:date="2019-11-20T06:30:00Z" w:initials="N">
    <w:p w14:paraId="1FB370F7" w14:textId="7F24F168" w:rsidR="00115801" w:rsidRPr="00EA3C4D" w:rsidRDefault="00115801">
      <w:pPr>
        <w:pStyle w:val="CommentText"/>
      </w:pPr>
      <w:r>
        <w:rPr>
          <w:rStyle w:val="CommentReference"/>
        </w:rPr>
        <w:annotationRef/>
      </w:r>
      <w:r>
        <w:rPr>
          <w:rFonts w:eastAsia="Arial"/>
          <w:color w:val="000000"/>
          <w:szCs w:val="22"/>
        </w:rPr>
        <w:t>$Will need to remove reference manager field codes before submitting to J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023644BE" w15:done="0"/>
  <w15:commentEx w15:paraId="45BF6D5F" w15:done="0"/>
  <w15:commentEx w15:paraId="78A982F5" w15:done="0"/>
  <w15:commentEx w15:paraId="6CE91608"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2B2B877E" w15:done="0"/>
  <w15:commentEx w15:paraId="134C5206" w15:done="0"/>
  <w15:commentEx w15:paraId="6C529CCD" w15:done="0"/>
  <w15:commentEx w15:paraId="124E32E4" w15:done="0"/>
  <w15:commentEx w15:paraId="7BBD76AB" w15:done="0"/>
  <w15:commentEx w15:paraId="346559B4" w15:done="0"/>
  <w15:commentEx w15:paraId="273F8887" w15:done="0"/>
  <w15:commentEx w15:paraId="051BA6B2" w15:done="0"/>
  <w15:commentEx w15:paraId="261FEDD3" w15:done="0"/>
  <w15:commentEx w15:paraId="68DD9017" w15:done="0"/>
  <w15:commentEx w15:paraId="67E2C70F" w15:done="0"/>
  <w15:commentEx w15:paraId="410086E5" w15:done="0"/>
  <w15:commentEx w15:paraId="5EF88FA8" w15:done="0"/>
  <w15:commentEx w15:paraId="71174A1E" w15:done="0"/>
  <w15:commentEx w15:paraId="6A890A75" w15:done="0"/>
  <w15:commentEx w15:paraId="0E37975B" w15:done="0"/>
  <w15:commentEx w15:paraId="59FCB8CE" w15:done="0"/>
  <w15:commentEx w15:paraId="09FCDECA" w15:done="0"/>
  <w15:commentEx w15:paraId="005215A9" w15:done="0"/>
  <w15:commentEx w15:paraId="4CA45C13" w15:done="0"/>
  <w15:commentEx w15:paraId="7CB028E6" w15:done="0"/>
  <w15:commentEx w15:paraId="7A99DDE6" w15:done="0"/>
  <w15:commentEx w15:paraId="7348AD77" w15:done="0"/>
  <w15:commentEx w15:paraId="6D87EA04" w15:done="0"/>
  <w15:commentEx w15:paraId="7F3B3A69" w15:done="0"/>
  <w15:commentEx w15:paraId="0875C744" w15:done="0"/>
  <w15:commentEx w15:paraId="552ED08E" w15:done="0"/>
  <w15:commentEx w15:paraId="5600C804" w15:done="0"/>
  <w15:commentEx w15:paraId="7EF80EBE" w15:done="0"/>
  <w15:commentEx w15:paraId="231BFA09" w15:done="0"/>
  <w15:commentEx w15:paraId="5B08DD87" w15:done="0"/>
  <w15:commentEx w15:paraId="0BEDB636" w15:done="0"/>
  <w15:commentEx w15:paraId="2A37DF65" w15:done="0"/>
  <w15:commentEx w15:paraId="756AB600" w15:done="0"/>
  <w15:commentEx w15:paraId="19047493" w15:done="0"/>
  <w15:commentEx w15:paraId="20F72326" w15:done="0"/>
  <w15:commentEx w15:paraId="1FB370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F9B57" w16cex:dateUtc="2019-11-20T15:55:00Z"/>
  <w16cex:commentExtensible w16cex:durableId="217F9A34" w16cex:dateUtc="2019-11-20T15:55:00Z"/>
  <w16cex:commentExtensible w16cex:durableId="217F9D5C" w16cex:dateUtc="2019-11-20T16:09:00Z"/>
  <w16cex:commentExtensible w16cex:durableId="217A4E56" w16cex:dateUtc="2019-11-16T15:30:00Z"/>
  <w16cex:commentExtensible w16cex:durableId="217A4DEA" w16cex:dateUtc="2019-11-16T15:28:00Z"/>
  <w16cex:commentExtensible w16cex:durableId="217F9FEC" w16cex:dateUtc="2019-11-20T16:20:00Z"/>
  <w16cex:commentExtensible w16cex:durableId="217FA0C3" w16cex:dateUtc="2019-11-20T16:23:00Z"/>
  <w16cex:commentExtensible w16cex:durableId="217FA135" w16cex:dateUtc="2019-11-2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023644BE" w16cid:durableId="217F81C5"/>
  <w16cid:commentId w16cid:paraId="45BF6D5F" w16cid:durableId="21757AB8"/>
  <w16cid:commentId w16cid:paraId="78A982F5" w16cid:durableId="217578DE"/>
  <w16cid:commentId w16cid:paraId="6CE91608" w16cid:durableId="217F81C8"/>
  <w16cid:commentId w16cid:paraId="5936C6A4" w16cid:durableId="217A48B1"/>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67E2C70F" w16cid:durableId="217A48CE"/>
  <w16cid:commentId w16cid:paraId="410086E5" w16cid:durableId="217A48CF"/>
  <w16cid:commentId w16cid:paraId="5EF88FA8" w16cid:durableId="217F89BF"/>
  <w16cid:commentId w16cid:paraId="71174A1E" w16cid:durableId="217F81E4"/>
  <w16cid:commentId w16cid:paraId="6A890A75" w16cid:durableId="217F9B57"/>
  <w16cid:commentId w16cid:paraId="0E37975B" w16cid:durableId="217F9A34"/>
  <w16cid:commentId w16cid:paraId="59FCB8CE" w16cid:durableId="217F9D5C"/>
  <w16cid:commentId w16cid:paraId="09FCDECA" w16cid:durableId="217A4E56"/>
  <w16cid:commentId w16cid:paraId="005215A9" w16cid:durableId="21757906"/>
  <w16cid:commentId w16cid:paraId="4CA45C13" w16cid:durableId="217A4DEA"/>
  <w16cid:commentId w16cid:paraId="7CB028E6" w16cid:durableId="217F9FEC"/>
  <w16cid:commentId w16cid:paraId="7A99DDE6" w16cid:durableId="217F81E8"/>
  <w16cid:commentId w16cid:paraId="7348AD77" w16cid:durableId="217F81E9"/>
  <w16cid:commentId w16cid:paraId="6D87EA04" w16cid:durableId="217F81EA"/>
  <w16cid:commentId w16cid:paraId="7F3B3A69" w16cid:durableId="217F81EB"/>
  <w16cid:commentId w16cid:paraId="0875C744" w16cid:durableId="217FA0C3"/>
  <w16cid:commentId w16cid:paraId="552ED08E" w16cid:durableId="217FA135"/>
  <w16cid:commentId w16cid:paraId="5600C804" w16cid:durableId="217F81EC"/>
  <w16cid:commentId w16cid:paraId="7EF80EBE" w16cid:durableId="217F81ED"/>
  <w16cid:commentId w16cid:paraId="231BFA09" w16cid:durableId="217F81EE"/>
  <w16cid:commentId w16cid:paraId="5B08DD87" w16cid:durableId="217F81EF"/>
  <w16cid:commentId w16cid:paraId="0BEDB636" w16cid:durableId="217F81F0"/>
  <w16cid:commentId w16cid:paraId="2A37DF65" w16cid:durableId="217F81F1"/>
  <w16cid:commentId w16cid:paraId="756AB600" w16cid:durableId="217F81F2"/>
  <w16cid:commentId w16cid:paraId="19047493" w16cid:durableId="217F81F3"/>
  <w16cid:commentId w16cid:paraId="20F72326" w16cid:durableId="217F81F4"/>
  <w16cid:commentId w16cid:paraId="1FB370F7" w16cid:durableId="217579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632312" w14:textId="77777777" w:rsidR="00D46872" w:rsidRDefault="00D46872">
      <w:pPr>
        <w:spacing w:line="240" w:lineRule="auto"/>
      </w:pPr>
      <w:r>
        <w:separator/>
      </w:r>
    </w:p>
  </w:endnote>
  <w:endnote w:type="continuationSeparator" w:id="0">
    <w:p w14:paraId="39A675D9" w14:textId="77777777" w:rsidR="00D46872" w:rsidRDefault="00D468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115801" w:rsidRDefault="00115801">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115801" w:rsidRDefault="00115801">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115801" w:rsidRDefault="0011580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115801" w:rsidRDefault="00115801">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115801" w:rsidRDefault="00115801">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115801" w:rsidRDefault="00115801">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951B41">
      <w:rPr>
        <w:noProof/>
        <w:color w:val="000000"/>
      </w:rPr>
      <w:t>ix</w:t>
    </w:r>
    <w:r>
      <w:rPr>
        <w:color w:val="000000"/>
      </w:rPr>
      <w:fldChar w:fldCharType="end"/>
    </w:r>
  </w:p>
  <w:p w14:paraId="2EB2665D" w14:textId="77777777" w:rsidR="00115801" w:rsidRDefault="00115801">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F14FEE" w14:textId="77777777" w:rsidR="00D46872" w:rsidRDefault="00D46872">
      <w:pPr>
        <w:spacing w:line="240" w:lineRule="auto"/>
      </w:pPr>
      <w:r>
        <w:separator/>
      </w:r>
    </w:p>
  </w:footnote>
  <w:footnote w:type="continuationSeparator" w:id="0">
    <w:p w14:paraId="6C98A571" w14:textId="77777777" w:rsidR="00D46872" w:rsidRDefault="00D46872">
      <w:pPr>
        <w:spacing w:line="240" w:lineRule="auto"/>
      </w:pPr>
      <w:r>
        <w:continuationSeparator/>
      </w:r>
    </w:p>
  </w:footnote>
  <w:footnote w:id="1">
    <w:p w14:paraId="208BD1FC" w14:textId="61E8DDD0" w:rsidR="00115801" w:rsidRPr="00512A9A" w:rsidRDefault="00115801">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115801" w:rsidRDefault="00115801">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7F93"/>
    <w:rsid w:val="00016AF6"/>
    <w:rsid w:val="00025E9B"/>
    <w:rsid w:val="00030BAE"/>
    <w:rsid w:val="000404AE"/>
    <w:rsid w:val="000509C9"/>
    <w:rsid w:val="000556DF"/>
    <w:rsid w:val="00080169"/>
    <w:rsid w:val="000802B6"/>
    <w:rsid w:val="00082267"/>
    <w:rsid w:val="00095511"/>
    <w:rsid w:val="000A2AE9"/>
    <w:rsid w:val="000A3E09"/>
    <w:rsid w:val="000A68B7"/>
    <w:rsid w:val="000B0115"/>
    <w:rsid w:val="000C2B77"/>
    <w:rsid w:val="000C5D90"/>
    <w:rsid w:val="000D343A"/>
    <w:rsid w:val="000E0709"/>
    <w:rsid w:val="000E1584"/>
    <w:rsid w:val="000E4FE9"/>
    <w:rsid w:val="000F5F06"/>
    <w:rsid w:val="00100139"/>
    <w:rsid w:val="00105D9D"/>
    <w:rsid w:val="00114084"/>
    <w:rsid w:val="00115801"/>
    <w:rsid w:val="001228C4"/>
    <w:rsid w:val="00134178"/>
    <w:rsid w:val="001429E5"/>
    <w:rsid w:val="001463E1"/>
    <w:rsid w:val="0015137A"/>
    <w:rsid w:val="00170DE5"/>
    <w:rsid w:val="00173B03"/>
    <w:rsid w:val="0018320D"/>
    <w:rsid w:val="0018493D"/>
    <w:rsid w:val="00197117"/>
    <w:rsid w:val="001D589C"/>
    <w:rsid w:val="001E222B"/>
    <w:rsid w:val="001E4D66"/>
    <w:rsid w:val="001F2D9B"/>
    <w:rsid w:val="001F3420"/>
    <w:rsid w:val="0020662D"/>
    <w:rsid w:val="002126A8"/>
    <w:rsid w:val="002171C5"/>
    <w:rsid w:val="002268EB"/>
    <w:rsid w:val="002272B7"/>
    <w:rsid w:val="0023176A"/>
    <w:rsid w:val="00247F5E"/>
    <w:rsid w:val="002548D9"/>
    <w:rsid w:val="002573BD"/>
    <w:rsid w:val="0026468B"/>
    <w:rsid w:val="002834B8"/>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36D95"/>
    <w:rsid w:val="003474A6"/>
    <w:rsid w:val="003573F9"/>
    <w:rsid w:val="0036055A"/>
    <w:rsid w:val="00375F85"/>
    <w:rsid w:val="003818D4"/>
    <w:rsid w:val="00384C5C"/>
    <w:rsid w:val="00384FC2"/>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2014B"/>
    <w:rsid w:val="00446A88"/>
    <w:rsid w:val="004546B1"/>
    <w:rsid w:val="00456F8B"/>
    <w:rsid w:val="004570C5"/>
    <w:rsid w:val="00460D4B"/>
    <w:rsid w:val="00462773"/>
    <w:rsid w:val="00467068"/>
    <w:rsid w:val="00484C29"/>
    <w:rsid w:val="00491AE8"/>
    <w:rsid w:val="00495A89"/>
    <w:rsid w:val="00496D7A"/>
    <w:rsid w:val="004A70C4"/>
    <w:rsid w:val="004B44E7"/>
    <w:rsid w:val="004B606E"/>
    <w:rsid w:val="004C0B21"/>
    <w:rsid w:val="004C29E0"/>
    <w:rsid w:val="004C5F85"/>
    <w:rsid w:val="004D1FD5"/>
    <w:rsid w:val="004D5430"/>
    <w:rsid w:val="004D705A"/>
    <w:rsid w:val="004E1061"/>
    <w:rsid w:val="004E18DC"/>
    <w:rsid w:val="004F7586"/>
    <w:rsid w:val="00502CD3"/>
    <w:rsid w:val="00507D84"/>
    <w:rsid w:val="00512A9A"/>
    <w:rsid w:val="00533169"/>
    <w:rsid w:val="00554C58"/>
    <w:rsid w:val="00567C59"/>
    <w:rsid w:val="005804B3"/>
    <w:rsid w:val="00582F2F"/>
    <w:rsid w:val="005912B2"/>
    <w:rsid w:val="005A1886"/>
    <w:rsid w:val="005A23E3"/>
    <w:rsid w:val="005C650F"/>
    <w:rsid w:val="006076B1"/>
    <w:rsid w:val="006236A9"/>
    <w:rsid w:val="00633FEF"/>
    <w:rsid w:val="006350EB"/>
    <w:rsid w:val="00635EA6"/>
    <w:rsid w:val="00646CC6"/>
    <w:rsid w:val="00647639"/>
    <w:rsid w:val="00647FB4"/>
    <w:rsid w:val="00653D70"/>
    <w:rsid w:val="00655D6A"/>
    <w:rsid w:val="00662C05"/>
    <w:rsid w:val="00684042"/>
    <w:rsid w:val="006875BD"/>
    <w:rsid w:val="00695E29"/>
    <w:rsid w:val="00697406"/>
    <w:rsid w:val="006B6A9C"/>
    <w:rsid w:val="006C3D77"/>
    <w:rsid w:val="006C7225"/>
    <w:rsid w:val="006C756E"/>
    <w:rsid w:val="006D3306"/>
    <w:rsid w:val="006D4EA4"/>
    <w:rsid w:val="006D7B14"/>
    <w:rsid w:val="006D7CA8"/>
    <w:rsid w:val="006E3AA8"/>
    <w:rsid w:val="006F13C7"/>
    <w:rsid w:val="006F3E95"/>
    <w:rsid w:val="00700A7F"/>
    <w:rsid w:val="00703A7A"/>
    <w:rsid w:val="00721DFC"/>
    <w:rsid w:val="0073571E"/>
    <w:rsid w:val="0074148C"/>
    <w:rsid w:val="00756F16"/>
    <w:rsid w:val="0076634D"/>
    <w:rsid w:val="00766FC9"/>
    <w:rsid w:val="007817DC"/>
    <w:rsid w:val="007826C9"/>
    <w:rsid w:val="00786229"/>
    <w:rsid w:val="00796F47"/>
    <w:rsid w:val="007B4245"/>
    <w:rsid w:val="007B4BF5"/>
    <w:rsid w:val="007B72DD"/>
    <w:rsid w:val="007B79EF"/>
    <w:rsid w:val="007B7C5B"/>
    <w:rsid w:val="007C3EED"/>
    <w:rsid w:val="007D0B2A"/>
    <w:rsid w:val="007D1B38"/>
    <w:rsid w:val="007E383A"/>
    <w:rsid w:val="007F25E6"/>
    <w:rsid w:val="007F6BFC"/>
    <w:rsid w:val="007F7C4A"/>
    <w:rsid w:val="00802EBE"/>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2FAF"/>
    <w:rsid w:val="008D6764"/>
    <w:rsid w:val="009005CF"/>
    <w:rsid w:val="00901A55"/>
    <w:rsid w:val="00902EEB"/>
    <w:rsid w:val="00904409"/>
    <w:rsid w:val="0091599B"/>
    <w:rsid w:val="00925C48"/>
    <w:rsid w:val="009276F7"/>
    <w:rsid w:val="00927E5C"/>
    <w:rsid w:val="00932256"/>
    <w:rsid w:val="00932EF6"/>
    <w:rsid w:val="009347F7"/>
    <w:rsid w:val="009400CB"/>
    <w:rsid w:val="00950B10"/>
    <w:rsid w:val="00951B41"/>
    <w:rsid w:val="00954C51"/>
    <w:rsid w:val="00964634"/>
    <w:rsid w:val="00965ED4"/>
    <w:rsid w:val="00980B45"/>
    <w:rsid w:val="00980F94"/>
    <w:rsid w:val="00982442"/>
    <w:rsid w:val="009836F5"/>
    <w:rsid w:val="009933F1"/>
    <w:rsid w:val="0099543B"/>
    <w:rsid w:val="009A3559"/>
    <w:rsid w:val="009A4D49"/>
    <w:rsid w:val="009B58CE"/>
    <w:rsid w:val="009D158F"/>
    <w:rsid w:val="009D28F0"/>
    <w:rsid w:val="009D7B5F"/>
    <w:rsid w:val="009F0A28"/>
    <w:rsid w:val="00A00425"/>
    <w:rsid w:val="00A04752"/>
    <w:rsid w:val="00A15ABA"/>
    <w:rsid w:val="00A324C5"/>
    <w:rsid w:val="00A40D26"/>
    <w:rsid w:val="00A42AA5"/>
    <w:rsid w:val="00A6553C"/>
    <w:rsid w:val="00A67532"/>
    <w:rsid w:val="00A679EA"/>
    <w:rsid w:val="00A75CAA"/>
    <w:rsid w:val="00A80577"/>
    <w:rsid w:val="00A82E79"/>
    <w:rsid w:val="00A85AC7"/>
    <w:rsid w:val="00A9484B"/>
    <w:rsid w:val="00A9579D"/>
    <w:rsid w:val="00AA1855"/>
    <w:rsid w:val="00AD3DF3"/>
    <w:rsid w:val="00AF0299"/>
    <w:rsid w:val="00AF467F"/>
    <w:rsid w:val="00B01658"/>
    <w:rsid w:val="00B0373A"/>
    <w:rsid w:val="00B06EB3"/>
    <w:rsid w:val="00B129FD"/>
    <w:rsid w:val="00B1353A"/>
    <w:rsid w:val="00B20CC7"/>
    <w:rsid w:val="00B21A6D"/>
    <w:rsid w:val="00B35D7D"/>
    <w:rsid w:val="00B42A1E"/>
    <w:rsid w:val="00B43562"/>
    <w:rsid w:val="00B5363F"/>
    <w:rsid w:val="00B55564"/>
    <w:rsid w:val="00B6152E"/>
    <w:rsid w:val="00B7084F"/>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F35E9"/>
    <w:rsid w:val="00BF406D"/>
    <w:rsid w:val="00BF55D9"/>
    <w:rsid w:val="00BF7305"/>
    <w:rsid w:val="00C11451"/>
    <w:rsid w:val="00C23004"/>
    <w:rsid w:val="00C26A73"/>
    <w:rsid w:val="00C32A8C"/>
    <w:rsid w:val="00C42B4A"/>
    <w:rsid w:val="00C62A8A"/>
    <w:rsid w:val="00C63DF1"/>
    <w:rsid w:val="00C6632D"/>
    <w:rsid w:val="00C73944"/>
    <w:rsid w:val="00C77A17"/>
    <w:rsid w:val="00C8211B"/>
    <w:rsid w:val="00C84908"/>
    <w:rsid w:val="00C86FB7"/>
    <w:rsid w:val="00C926CE"/>
    <w:rsid w:val="00CA388E"/>
    <w:rsid w:val="00CB02B2"/>
    <w:rsid w:val="00CB0AD7"/>
    <w:rsid w:val="00CB33FC"/>
    <w:rsid w:val="00CB745A"/>
    <w:rsid w:val="00CC386C"/>
    <w:rsid w:val="00CC70C6"/>
    <w:rsid w:val="00CD5F38"/>
    <w:rsid w:val="00CF03EC"/>
    <w:rsid w:val="00CF1C06"/>
    <w:rsid w:val="00CF2C3B"/>
    <w:rsid w:val="00CF3FA2"/>
    <w:rsid w:val="00D03E44"/>
    <w:rsid w:val="00D0553C"/>
    <w:rsid w:val="00D145C2"/>
    <w:rsid w:val="00D14CCA"/>
    <w:rsid w:val="00D361F1"/>
    <w:rsid w:val="00D409A1"/>
    <w:rsid w:val="00D4600D"/>
    <w:rsid w:val="00D46872"/>
    <w:rsid w:val="00D605E9"/>
    <w:rsid w:val="00D60922"/>
    <w:rsid w:val="00D62FBB"/>
    <w:rsid w:val="00D7386B"/>
    <w:rsid w:val="00D74C70"/>
    <w:rsid w:val="00D820B7"/>
    <w:rsid w:val="00D87ED2"/>
    <w:rsid w:val="00D91FDF"/>
    <w:rsid w:val="00DA3A06"/>
    <w:rsid w:val="00DB508B"/>
    <w:rsid w:val="00DC33FA"/>
    <w:rsid w:val="00DC67D1"/>
    <w:rsid w:val="00DE59B9"/>
    <w:rsid w:val="00DE5D74"/>
    <w:rsid w:val="00DF05B3"/>
    <w:rsid w:val="00DF3AD8"/>
    <w:rsid w:val="00E04396"/>
    <w:rsid w:val="00E058FD"/>
    <w:rsid w:val="00E14149"/>
    <w:rsid w:val="00E31749"/>
    <w:rsid w:val="00E31DE6"/>
    <w:rsid w:val="00E60A40"/>
    <w:rsid w:val="00E6241A"/>
    <w:rsid w:val="00E63A92"/>
    <w:rsid w:val="00E74719"/>
    <w:rsid w:val="00EA001C"/>
    <w:rsid w:val="00EA3C4D"/>
    <w:rsid w:val="00EB505B"/>
    <w:rsid w:val="00EB5354"/>
    <w:rsid w:val="00EB7263"/>
    <w:rsid w:val="00EC46A8"/>
    <w:rsid w:val="00EC48F2"/>
    <w:rsid w:val="00EC52DD"/>
    <w:rsid w:val="00ED0596"/>
    <w:rsid w:val="00ED3A4F"/>
    <w:rsid w:val="00ED485E"/>
    <w:rsid w:val="00ED7313"/>
    <w:rsid w:val="00EE0FCC"/>
    <w:rsid w:val="00EE5D45"/>
    <w:rsid w:val="00EF0E81"/>
    <w:rsid w:val="00F011E0"/>
    <w:rsid w:val="00F10BD7"/>
    <w:rsid w:val="00F12891"/>
    <w:rsid w:val="00F17D8A"/>
    <w:rsid w:val="00F23266"/>
    <w:rsid w:val="00F25817"/>
    <w:rsid w:val="00F264AE"/>
    <w:rsid w:val="00F26D3D"/>
    <w:rsid w:val="00F56F3F"/>
    <w:rsid w:val="00F72F1A"/>
    <w:rsid w:val="00F924AE"/>
    <w:rsid w:val="00FA068C"/>
    <w:rsid w:val="00FB2624"/>
    <w:rsid w:val="00FB273C"/>
    <w:rsid w:val="00FB28FD"/>
    <w:rsid w:val="00FB6D2F"/>
    <w:rsid w:val="00FC7BF3"/>
    <w:rsid w:val="00FD33C4"/>
    <w:rsid w:val="00FE1228"/>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6/09/relationships/commentsIds" Target="commentsIds.xml"/><Relationship Id="rId10" Type="http://schemas.openxmlformats.org/officeDocument/2006/relationships/footer" Target="footer2.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8/08/relationships/commentsExtensible" Target="commentsExtensible.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F327737-7D69-4DC8-8626-BC58A2F35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5</TotalTime>
  <Pages>61</Pages>
  <Words>40323</Words>
  <Characters>229844</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236</cp:revision>
  <dcterms:created xsi:type="dcterms:W3CDTF">2019-11-08T05:18:00Z</dcterms:created>
  <dcterms:modified xsi:type="dcterms:W3CDTF">2019-11-26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